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9219F" w14:textId="77777777" w:rsidR="00000C2B" w:rsidRDefault="00B22251">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14:anchorId="23D698F7" wp14:editId="7AB6F18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14:anchorId="575CB1EA" wp14:editId="1A22512D">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385BA595" w14:textId="77777777" w:rsidR="00000C2B" w:rsidRDefault="00B22251">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EEC1049" w14:textId="77777777" w:rsidR="00000C2B" w:rsidRDefault="00B22251">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31397B1D" w14:textId="77777777" w:rsidR="00000C2B" w:rsidRDefault="00B22251">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534E307" w14:textId="77777777" w:rsidR="00000C2B" w:rsidRDefault="00000C2B">
      <w:pPr>
        <w:spacing w:after="120" w:line="240" w:lineRule="auto"/>
        <w:rPr>
          <w:rFonts w:ascii="Times New Roman" w:hAnsi="Times New Roman"/>
          <w:b/>
          <w:sz w:val="28"/>
          <w:szCs w:val="28"/>
          <w:lang w:val="en-US"/>
        </w:rPr>
      </w:pPr>
    </w:p>
    <w:p w14:paraId="6D0D5698" w14:textId="77777777" w:rsidR="002B2AFE" w:rsidRPr="002B2AFE" w:rsidRDefault="002B2AFE" w:rsidP="002B2AFE">
      <w:pPr>
        <w:spacing w:after="0" w:line="240" w:lineRule="auto"/>
        <w:jc w:val="center"/>
        <w:rPr>
          <w:rFonts w:ascii="Times New Roman" w:eastAsia="Calibri" w:hAnsi="Times New Roman" w:cs="Times New Roman"/>
          <w:b/>
          <w:sz w:val="24"/>
          <w:szCs w:val="24"/>
        </w:rPr>
      </w:pPr>
      <w:r w:rsidRPr="002B2AFE">
        <w:rPr>
          <w:rFonts w:ascii="Times New Roman" w:eastAsia="Calibri" w:hAnsi="Times New Roman" w:cs="Times New Roman"/>
          <w:b/>
          <w:sz w:val="24"/>
          <w:szCs w:val="24"/>
        </w:rPr>
        <w:t xml:space="preserve">POLA ASUH DAN KEDEKATAN ORANG TUA (IBU) YANG BEKERJA PADA PENCAPAIAN HASILBELAJAR SISWA MATA PELAJARAN IPS </w:t>
      </w:r>
    </w:p>
    <w:p w14:paraId="33C00353" w14:textId="77777777" w:rsidR="002B2AFE" w:rsidRPr="002B2AFE" w:rsidRDefault="002B2AFE" w:rsidP="002B2AFE">
      <w:pPr>
        <w:spacing w:after="0" w:line="240" w:lineRule="auto"/>
        <w:jc w:val="center"/>
        <w:rPr>
          <w:rFonts w:ascii="Times New Roman" w:eastAsia="Calibri" w:hAnsi="Times New Roman" w:cs="Times New Roman"/>
          <w:b/>
          <w:sz w:val="24"/>
          <w:szCs w:val="24"/>
        </w:rPr>
      </w:pPr>
      <w:r w:rsidRPr="002B2AFE">
        <w:rPr>
          <w:rFonts w:ascii="Times New Roman" w:eastAsia="Calibri" w:hAnsi="Times New Roman" w:cs="Times New Roman"/>
          <w:b/>
          <w:sz w:val="24"/>
          <w:szCs w:val="24"/>
        </w:rPr>
        <w:t>DI KELAS IV SD</w:t>
      </w:r>
    </w:p>
    <w:p w14:paraId="4AF786F0" w14:textId="77777777" w:rsidR="00000C2B" w:rsidRDefault="00000C2B">
      <w:pPr>
        <w:autoSpaceDE w:val="0"/>
        <w:autoSpaceDN w:val="0"/>
        <w:adjustRightInd w:val="0"/>
        <w:spacing w:after="0" w:line="240" w:lineRule="auto"/>
        <w:jc w:val="center"/>
        <w:rPr>
          <w:rFonts w:ascii="Times New Roman" w:hAnsi="Times New Roman" w:cs="Times New Roman"/>
          <w:b/>
          <w:bCs/>
          <w:color w:val="000000"/>
          <w:sz w:val="24"/>
          <w:szCs w:val="24"/>
        </w:rPr>
      </w:pPr>
    </w:p>
    <w:p w14:paraId="15007058" w14:textId="77777777" w:rsidR="00000C2B" w:rsidRDefault="00B22251">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Nama Penulis </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p>
    <w:p w14:paraId="4CE29A90" w14:textId="5D42AD5C" w:rsidR="00000C2B" w:rsidRDefault="00277CC7">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rPr>
        <w:t>(</w:t>
      </w:r>
      <w:r>
        <w:rPr>
          <w:rFonts w:ascii="Times New Roman" w:hAnsi="Times New Roman" w:cs="Times New Roman"/>
          <w:color w:val="000000"/>
          <w:szCs w:val="24"/>
        </w:rPr>
        <w:t>Iir Nikmatul Fathonah</w:t>
      </w:r>
      <w:r w:rsidR="00B22251">
        <w:rPr>
          <w:rFonts w:ascii="Times New Roman" w:hAnsi="Times New Roman" w:cs="Times New Roman"/>
          <w:color w:val="000000"/>
          <w:szCs w:val="24"/>
          <w:vertAlign w:val="superscript"/>
        </w:rPr>
        <w:t>1</w:t>
      </w:r>
      <w:r>
        <w:rPr>
          <w:rFonts w:ascii="Times New Roman" w:hAnsi="Times New Roman" w:cs="Times New Roman"/>
          <w:color w:val="000000"/>
          <w:szCs w:val="24"/>
        </w:rPr>
        <w:t xml:space="preserve">, </w:t>
      </w:r>
      <w:r w:rsidRPr="00277CC7">
        <w:rPr>
          <w:rFonts w:ascii="Times New Roman" w:hAnsi="Times New Roman" w:cs="Times New Roman"/>
          <w:color w:val="000000"/>
          <w:szCs w:val="24"/>
        </w:rPr>
        <w:t xml:space="preserve">Kartono </w:t>
      </w:r>
      <w:r w:rsidR="00B22251">
        <w:rPr>
          <w:rFonts w:ascii="Times New Roman" w:hAnsi="Times New Roman" w:cs="Times New Roman"/>
          <w:color w:val="000000"/>
          <w:szCs w:val="24"/>
          <w:vertAlign w:val="superscript"/>
        </w:rPr>
        <w:t>2</w:t>
      </w:r>
      <w:r>
        <w:rPr>
          <w:rFonts w:ascii="Times New Roman" w:hAnsi="Times New Roman" w:cs="Times New Roman"/>
          <w:color w:val="000000"/>
          <w:szCs w:val="24"/>
        </w:rPr>
        <w:t xml:space="preserve"> dan </w:t>
      </w:r>
      <w:r w:rsidRPr="00277CC7">
        <w:rPr>
          <w:rFonts w:ascii="Times New Roman" w:hAnsi="Times New Roman" w:cs="Times New Roman"/>
          <w:color w:val="000000"/>
          <w:szCs w:val="24"/>
        </w:rPr>
        <w:t>Eko Purwanti</w:t>
      </w:r>
      <w:r>
        <w:rPr>
          <w:rFonts w:ascii="Times New Roman" w:hAnsi="Times New Roman" w:cs="Times New Roman"/>
          <w:color w:val="000000"/>
          <w:szCs w:val="24"/>
        </w:rPr>
        <w:t>³</w:t>
      </w:r>
    </w:p>
    <w:p w14:paraId="2C5061CD" w14:textId="393F20BE" w:rsidR="00000C2B" w:rsidRPr="00277CC7" w:rsidRDefault="00277CC7">
      <w:pPr>
        <w:pStyle w:val="Afiliasi"/>
        <w:rPr>
          <w:sz w:val="22"/>
          <w:szCs w:val="24"/>
          <w:lang w:val="de-AT"/>
        </w:rPr>
      </w:pPr>
      <w:r>
        <w:rPr>
          <w:sz w:val="22"/>
          <w:szCs w:val="24"/>
        </w:rPr>
        <w:t>Prodi Magister Pendidikan Dasar Uni</w:t>
      </w:r>
      <w:r>
        <w:rPr>
          <w:sz w:val="22"/>
          <w:szCs w:val="24"/>
          <w:lang w:val="de-AT"/>
        </w:rPr>
        <w:t>versitas Negeri Semarang ¹²³</w:t>
      </w:r>
      <w:r w:rsidR="00B22251">
        <w:rPr>
          <w:sz w:val="22"/>
          <w:szCs w:val="24"/>
        </w:rPr>
        <w:t xml:space="preserve"> </w:t>
      </w:r>
    </w:p>
    <w:p w14:paraId="0FC6206B" w14:textId="46A64BDE" w:rsidR="002B2AFE" w:rsidRPr="002B2AFE" w:rsidRDefault="00B22251" w:rsidP="002B2AFE">
      <w:pPr>
        <w:pStyle w:val="Afiliasi"/>
        <w:rPr>
          <w:szCs w:val="24"/>
        </w:rPr>
      </w:pPr>
      <w:r>
        <w:rPr>
          <w:sz w:val="22"/>
          <w:szCs w:val="24"/>
        </w:rPr>
        <w:t xml:space="preserve">Alamat e-mail </w:t>
      </w:r>
      <w:r w:rsidRPr="002B2AFE">
        <w:rPr>
          <w:sz w:val="22"/>
          <w:szCs w:val="24"/>
          <w:lang w:val="de-AT"/>
        </w:rPr>
        <w:t xml:space="preserve"> </w:t>
      </w:r>
      <w:r w:rsidR="00277CC7">
        <w:rPr>
          <w:sz w:val="22"/>
          <w:szCs w:val="24"/>
        </w:rPr>
        <w:t xml:space="preserve">: </w:t>
      </w:r>
      <w:r w:rsidR="002B2AFE">
        <w:rPr>
          <w:sz w:val="22"/>
          <w:szCs w:val="24"/>
          <w:lang w:val="de-AT"/>
        </w:rPr>
        <w:t>iirfathonah16</w:t>
      </w:r>
      <w:r w:rsidR="002B2AFE" w:rsidRPr="002B2AFE">
        <w:rPr>
          <w:rFonts w:ascii="Arial Narrow" w:eastAsiaTheme="minorHAnsi" w:hAnsi="Arial Narrow" w:cs="Arial Narrow"/>
          <w:sz w:val="21"/>
          <w:szCs w:val="21"/>
          <w:lang w:val="de-AT" w:eastAsia="id-ID"/>
        </w:rPr>
        <w:t xml:space="preserve"> </w:t>
      </w:r>
      <w:r w:rsidR="002B2AFE" w:rsidRPr="002B2AFE">
        <w:rPr>
          <w:szCs w:val="24"/>
          <w:lang w:val="de-AT"/>
        </w:rPr>
        <w:t>@</w:t>
      </w:r>
      <w:r w:rsidR="002B2AFE">
        <w:rPr>
          <w:szCs w:val="24"/>
          <w:lang w:val="de-AT"/>
        </w:rPr>
        <w:t>gmail.com</w:t>
      </w:r>
    </w:p>
    <w:p w14:paraId="22C4C6FF" w14:textId="00F5CFFB" w:rsidR="00000C2B" w:rsidRPr="002B2AFE" w:rsidRDefault="00000C2B">
      <w:pPr>
        <w:pStyle w:val="Afiliasi"/>
        <w:rPr>
          <w:sz w:val="22"/>
          <w:szCs w:val="24"/>
          <w:lang w:val="de-AT"/>
        </w:rPr>
      </w:pPr>
    </w:p>
    <w:p w14:paraId="7212F016" w14:textId="77777777" w:rsidR="00000C2B" w:rsidRPr="002B2AFE" w:rsidRDefault="00000C2B">
      <w:pPr>
        <w:pBdr>
          <w:bottom w:val="single" w:sz="6" w:space="1" w:color="auto"/>
        </w:pBdr>
        <w:autoSpaceDE w:val="0"/>
        <w:autoSpaceDN w:val="0"/>
        <w:adjustRightInd w:val="0"/>
        <w:spacing w:after="0" w:line="240" w:lineRule="auto"/>
        <w:rPr>
          <w:rFonts w:ascii="Times New Roman" w:hAnsi="Times New Roman" w:cs="Times New Roman"/>
          <w:vertAlign w:val="superscript"/>
          <w:lang w:val="de-AT"/>
        </w:rPr>
      </w:pPr>
    </w:p>
    <w:p w14:paraId="5C29A4A8" w14:textId="77777777" w:rsidR="00E474E6" w:rsidRPr="002B2AFE" w:rsidRDefault="00E474E6" w:rsidP="00E474E6">
      <w:pPr>
        <w:autoSpaceDE w:val="0"/>
        <w:autoSpaceDN w:val="0"/>
        <w:adjustRightInd w:val="0"/>
        <w:spacing w:after="0"/>
        <w:rPr>
          <w:szCs w:val="24"/>
          <w:lang w:val="de-AT"/>
        </w:rPr>
      </w:pPr>
    </w:p>
    <w:p w14:paraId="20D020F4" w14:textId="77777777" w:rsidR="00B13D0A" w:rsidRDefault="00B13D0A" w:rsidP="00687948">
      <w:pPr>
        <w:autoSpaceDE w:val="0"/>
        <w:autoSpaceDN w:val="0"/>
        <w:adjustRightInd w:val="0"/>
        <w:spacing w:after="0" w:line="240" w:lineRule="auto"/>
        <w:rPr>
          <w:rFonts w:ascii="Times New Roman" w:hAnsi="Times New Roman" w:cs="Times New Roman"/>
          <w:b/>
          <w:bCs/>
          <w:color w:val="000000"/>
          <w:szCs w:val="24"/>
        </w:rPr>
        <w:sectPr w:rsidR="00B13D0A">
          <w:footerReference w:type="default" r:id="rId11"/>
          <w:pgSz w:w="11906" w:h="16838"/>
          <w:pgMar w:top="1440" w:right="1080" w:bottom="1440" w:left="1080" w:header="851" w:footer="709" w:gutter="0"/>
          <w:pgNumType w:start="1"/>
          <w:cols w:space="708"/>
          <w:docGrid w:linePitch="360"/>
        </w:sectPr>
      </w:pPr>
    </w:p>
    <w:p w14:paraId="76D501CD" w14:textId="50672A57" w:rsidR="00000C2B" w:rsidRDefault="00B22251" w:rsidP="00687948">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lastRenderedPageBreak/>
        <w:t xml:space="preserve">Abstrak </w:t>
      </w:r>
    </w:p>
    <w:p w14:paraId="348D0010" w14:textId="77777777" w:rsidR="00E474E6" w:rsidRDefault="009A7250" w:rsidP="00687948">
      <w:pPr>
        <w:keepNext/>
        <w:keepLines/>
        <w:spacing w:after="0" w:line="240" w:lineRule="auto"/>
        <w:ind w:left="-57" w:right="-57"/>
        <w:jc w:val="both"/>
        <w:outlineLvl w:val="0"/>
        <w:rPr>
          <w:rFonts w:cs="Times New Roman"/>
          <w:b/>
          <w:i/>
          <w:sz w:val="20"/>
          <w:szCs w:val="20"/>
        </w:rPr>
      </w:pPr>
      <w:r w:rsidRPr="009A7250">
        <w:rPr>
          <w:rFonts w:ascii="Times New Roman" w:hAnsi="Times New Roman" w:cs="Times New Roman"/>
          <w:color w:val="000000"/>
        </w:rPr>
        <w:t xml:space="preserve">Tujuan penelitian ini untuk mengetahui  jenis pola asuh , jenis kedekatan dan pengaruh pola asuh dan kedekatan orang tua (ibu) yang bekerja pada hasil belajar IPS.Penelitian dilaksanakan di kelas IV SDN 2 Raksa Budi. Jenis penelitian </w:t>
      </w:r>
      <w:r w:rsidRPr="009A7250">
        <w:rPr>
          <w:rFonts w:ascii="Times New Roman" w:hAnsi="Times New Roman" w:cs="Times New Roman"/>
        </w:rPr>
        <w:t xml:space="preserve">mixed methods (sequential exploratory) yaitu mengumpulkan dan menganalisis data kualitatif kemudian mengumpulkan dan menganalisis data kuantitatif.berdasarkan hasil penelitian ibu yang bekerja dan ibu yang tidak bekerja menerapkan pola asuh demokratis. Dengan jumlah skor ibu yang bekerja 417 (41,7%) dan ibu yang tidak bekerja 413 (41,3%) dari skor maksimal 1000. Kedekatan yang diterapkan oleh ibu yang bekerja dan ibu yang tidak bekerja yakni kedekatan aman. Dengan skor ibu yang bekerja 413 (41,3%) dan skor ibu yang tidak bekerja 338 (33,8%) dari skor maksimal 900. Berdasarkan hasil penelitian ditemukan bahwa terdapat pengaruh yang signifikan antara pola asuh orang tua terhadap hasil belajar siswa , </w:t>
      </w:r>
      <w:r w:rsidR="000707A7">
        <w:rPr>
          <w:rFonts w:ascii="Times New Roman" w:hAnsi="Times New Roman" w:cs="Times New Roman"/>
        </w:rPr>
        <w:t xml:space="preserve">dimana </w:t>
      </w:r>
      <w:r w:rsidRPr="009A7250">
        <w:rPr>
          <w:rFonts w:ascii="Times New Roman" w:hAnsi="Times New Roman" w:cs="Times New Roman"/>
        </w:rPr>
        <w:t xml:space="preserve"> nilai thitung 6,307 dan nilai koefisien pola asuh orang tua menunjukkan angka positif dengan nilai signifikansi sebesar 0,005 &lt; 0,05 dengan dibuktikan hasil belajar siswa tidak ada nilai yang sangat rendah</w:t>
      </w:r>
      <w:r w:rsidRPr="009A7250">
        <w:rPr>
          <w:rFonts w:cs="Times New Roman"/>
          <w:b/>
          <w:i/>
          <w:sz w:val="20"/>
          <w:szCs w:val="20"/>
        </w:rPr>
        <w:t>.</w:t>
      </w:r>
    </w:p>
    <w:p w14:paraId="46116706" w14:textId="304CA228" w:rsidR="00000C2B" w:rsidRPr="00E474E6" w:rsidRDefault="00E474E6" w:rsidP="00E474E6">
      <w:pPr>
        <w:keepNext/>
        <w:keepLines/>
        <w:spacing w:after="0" w:line="360" w:lineRule="auto"/>
        <w:ind w:left="-57" w:right="-57"/>
        <w:jc w:val="both"/>
        <w:outlineLvl w:val="0"/>
        <w:rPr>
          <w:rFonts w:cs="Times New Roman"/>
          <w:b/>
          <w:i/>
          <w:sz w:val="20"/>
          <w:szCs w:val="20"/>
        </w:rPr>
      </w:pPr>
      <w:r w:rsidRPr="003D7906">
        <w:rPr>
          <w:rFonts w:cs="Times New Roman"/>
          <w:b/>
          <w:i/>
          <w:sz w:val="20"/>
          <w:szCs w:val="20"/>
        </w:rPr>
        <w:t xml:space="preserve">  </w:t>
      </w:r>
      <w:r w:rsidR="00B22251">
        <w:rPr>
          <w:b/>
        </w:rPr>
        <w:t xml:space="preserve">Kata Kunci: </w:t>
      </w:r>
      <w:r w:rsidR="00687948" w:rsidRPr="00687948">
        <w:t>Orang tua , siswa , kedekatan dan hasil belajar</w:t>
      </w:r>
    </w:p>
    <w:p w14:paraId="24AA2866" w14:textId="77777777" w:rsidR="00000C2B" w:rsidRDefault="00B22251">
      <w:pPr>
        <w:pStyle w:val="StyleAuthorBold"/>
        <w:spacing w:before="120" w:after="120"/>
        <w:jc w:val="left"/>
        <w:rPr>
          <w:lang w:val="id-ID"/>
        </w:rPr>
      </w:pPr>
      <w:r>
        <w:rPr>
          <w:lang w:val="id-ID"/>
        </w:rPr>
        <w:t>Abstract</w:t>
      </w:r>
    </w:p>
    <w:p w14:paraId="7491B79E" w14:textId="77777777" w:rsidR="00E474E6" w:rsidRPr="00E474E6" w:rsidRDefault="00E474E6" w:rsidP="00687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iCs/>
          <w:spacing w:val="-1"/>
        </w:rPr>
      </w:pPr>
      <w:r w:rsidRPr="00E474E6">
        <w:rPr>
          <w:rFonts w:ascii="Times New Roman" w:eastAsia="SimSun" w:hAnsi="Times New Roman" w:cs="Times New Roman"/>
          <w:bCs/>
          <w:iCs/>
          <w:spacing w:val="-1"/>
        </w:rPr>
        <w:t xml:space="preserve">The purpose of this study </w:t>
      </w:r>
      <w:r w:rsidRPr="00E474E6">
        <w:rPr>
          <w:rFonts w:ascii="Times New Roman" w:eastAsia="SimSun" w:hAnsi="Times New Roman" w:cs="Times New Roman"/>
          <w:bCs/>
          <w:iCs/>
          <w:spacing w:val="-1"/>
          <w:lang w:val="en-US"/>
        </w:rPr>
        <w:t>is</w:t>
      </w:r>
      <w:r w:rsidRPr="00E474E6">
        <w:rPr>
          <w:rFonts w:ascii="Times New Roman" w:eastAsia="SimSun" w:hAnsi="Times New Roman" w:cs="Times New Roman"/>
          <w:bCs/>
          <w:iCs/>
          <w:spacing w:val="-1"/>
        </w:rPr>
        <w:t xml:space="preserve"> to determine the type of parenting and parent-child closeness, as well as the effect of these two variables on children's learning outcomes in social studies subjects. This research was conducted in the fourth grade of State Elementary School 2 Raksa Budi. Researchers </w:t>
      </w:r>
      <w:r w:rsidRPr="00E474E6">
        <w:rPr>
          <w:rFonts w:ascii="Times New Roman" w:eastAsia="SimSun" w:hAnsi="Times New Roman" w:cs="Times New Roman"/>
          <w:bCs/>
          <w:iCs/>
          <w:spacing w:val="-1"/>
          <w:lang w:val="en-US"/>
        </w:rPr>
        <w:t>utilized</w:t>
      </w:r>
      <w:r w:rsidRPr="00E474E6">
        <w:rPr>
          <w:rFonts w:ascii="Times New Roman" w:eastAsia="SimSun" w:hAnsi="Times New Roman" w:cs="Times New Roman"/>
          <w:bCs/>
          <w:iCs/>
          <w:spacing w:val="-1"/>
        </w:rPr>
        <w:t xml:space="preserve"> mixed methods with sequential exploratory</w:t>
      </w:r>
      <w:r w:rsidRPr="00E474E6">
        <w:rPr>
          <w:rFonts w:ascii="Times New Roman" w:eastAsia="SimSun" w:hAnsi="Times New Roman" w:cs="Times New Roman"/>
          <w:bCs/>
          <w:iCs/>
          <w:spacing w:val="-1"/>
          <w:lang w:val="en-US"/>
        </w:rPr>
        <w:t xml:space="preserve"> which </w:t>
      </w:r>
      <w:r w:rsidRPr="00E474E6">
        <w:rPr>
          <w:rFonts w:ascii="Times New Roman" w:eastAsia="SimSun" w:hAnsi="Times New Roman" w:cs="Times New Roman"/>
          <w:bCs/>
          <w:iCs/>
          <w:spacing w:val="-1"/>
        </w:rPr>
        <w:t xml:space="preserve">focuses on collecting and analyzing qualitative data and quantitative data. Based on the results of the study, it was found that working mothers and non-working mothers applied a democratic parenting pattern, with a total score of 417 working mothers (41.7%) and 413 (41.3%) mothers who did not work out of a maximum score of 1000. </w:t>
      </w:r>
      <w:r w:rsidRPr="00E474E6">
        <w:rPr>
          <w:rFonts w:ascii="Times New Roman" w:eastAsia="SimSun" w:hAnsi="Times New Roman" w:cs="Times New Roman"/>
          <w:bCs/>
          <w:iCs/>
          <w:spacing w:val="-1"/>
          <w:lang w:val="en-US"/>
        </w:rPr>
        <w:t>In addition</w:t>
      </w:r>
      <w:r w:rsidRPr="00E474E6">
        <w:rPr>
          <w:rFonts w:ascii="Times New Roman" w:eastAsia="SimSun" w:hAnsi="Times New Roman" w:cs="Times New Roman"/>
          <w:bCs/>
          <w:iCs/>
          <w:spacing w:val="-1"/>
        </w:rPr>
        <w:t xml:space="preserve">, the type of closeness applied by working mothers and non-working mothers is safe proximity, with a working mother score of 413 (41.3%) and a score of 338 (33.8%) mothers who do not work out of a maximum score of 900. </w:t>
      </w:r>
      <w:r w:rsidRPr="00E474E6">
        <w:rPr>
          <w:rFonts w:ascii="Times New Roman" w:eastAsia="SimSun" w:hAnsi="Times New Roman" w:cs="Times New Roman"/>
          <w:bCs/>
          <w:iCs/>
          <w:spacing w:val="-1"/>
          <w:lang w:val="en-US"/>
        </w:rPr>
        <w:t>Moreover</w:t>
      </w:r>
      <w:r w:rsidRPr="00E474E6">
        <w:rPr>
          <w:rFonts w:ascii="Times New Roman" w:eastAsia="SimSun" w:hAnsi="Times New Roman" w:cs="Times New Roman"/>
          <w:bCs/>
          <w:iCs/>
          <w:spacing w:val="-1"/>
        </w:rPr>
        <w:t xml:space="preserve">, the researcher also found that there was a significant effect between parenting patterns on student learning outcomes, with a t-test value of 6.307 and the coefficient value of parenting patterns showing a positive number with a significance value of 0.005 &lt;0.05. This </w:t>
      </w:r>
      <w:r w:rsidRPr="00E474E6">
        <w:rPr>
          <w:rFonts w:ascii="Times New Roman" w:eastAsia="SimSun" w:hAnsi="Times New Roman" w:cs="Times New Roman"/>
          <w:bCs/>
          <w:iCs/>
          <w:spacing w:val="-1"/>
          <w:lang w:val="en-US"/>
        </w:rPr>
        <w:t xml:space="preserve">notion </w:t>
      </w:r>
      <w:r w:rsidRPr="00E474E6">
        <w:rPr>
          <w:rFonts w:ascii="Times New Roman" w:eastAsia="SimSun" w:hAnsi="Times New Roman" w:cs="Times New Roman"/>
          <w:bCs/>
          <w:iCs/>
          <w:spacing w:val="-1"/>
        </w:rPr>
        <w:t>can be proven by student learning outcomes on the value of social studies subjects that have no very low scores.</w:t>
      </w:r>
    </w:p>
    <w:p w14:paraId="10AA7D1F" w14:textId="77777777" w:rsidR="00687948" w:rsidRDefault="00687948" w:rsidP="00687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iCs/>
          <w:spacing w:val="-1"/>
        </w:rPr>
      </w:pPr>
    </w:p>
    <w:p w14:paraId="153E2408" w14:textId="77777777" w:rsidR="00E474E6" w:rsidRPr="00E474E6" w:rsidRDefault="00E474E6" w:rsidP="006879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iCs/>
          <w:spacing w:val="-1"/>
        </w:rPr>
      </w:pPr>
      <w:r w:rsidRPr="00687948">
        <w:rPr>
          <w:rFonts w:ascii="Times New Roman" w:eastAsia="SimSun" w:hAnsi="Times New Roman" w:cs="Times New Roman"/>
          <w:b/>
          <w:bCs/>
          <w:iCs/>
          <w:spacing w:val="-1"/>
        </w:rPr>
        <w:t>keywords:</w:t>
      </w:r>
      <w:r w:rsidRPr="00E474E6">
        <w:rPr>
          <w:rFonts w:ascii="Times New Roman" w:eastAsia="SimSun" w:hAnsi="Times New Roman" w:cs="Times New Roman"/>
          <w:bCs/>
          <w:iCs/>
          <w:spacing w:val="-1"/>
        </w:rPr>
        <w:t xml:space="preserve"> Parents, students, closeness, learning outcomes</w:t>
      </w:r>
    </w:p>
    <w:p w14:paraId="3CCC039A" w14:textId="77777777" w:rsidR="00000C2B" w:rsidRDefault="00000C2B">
      <w:pPr>
        <w:spacing w:after="0" w:line="240" w:lineRule="auto"/>
        <w:jc w:val="both"/>
        <w:rPr>
          <w:rFonts w:asciiTheme="majorBidi" w:hAnsiTheme="majorBidi" w:cs="Times New Roman"/>
          <w:i/>
          <w:color w:val="000000" w:themeColor="text1"/>
          <w:lang w:val="en-US"/>
        </w:rPr>
      </w:pPr>
    </w:p>
    <w:p w14:paraId="79B2FEDD" w14:textId="77777777" w:rsidR="00000C2B" w:rsidRDefault="00B22251">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62E84EE8" w14:textId="77777777" w:rsidR="00000C2B" w:rsidRDefault="00B22251">
      <w:pPr>
        <w:spacing w:after="0" w:line="240" w:lineRule="auto"/>
        <w:ind w:left="5040"/>
        <w:jc w:val="both"/>
        <w:rPr>
          <w:rFonts w:ascii="Times New Roman" w:hAnsi="Times New Roman" w:cs="Times New Roman"/>
          <w:color w:val="000000"/>
          <w:sz w:val="20"/>
          <w:szCs w:val="20"/>
          <w:lang w:val="en-US"/>
        </w:rPr>
      </w:pPr>
      <w:r>
        <w:rPr>
          <w:noProof/>
          <w:lang w:eastAsia="id-ID"/>
        </w:rPr>
        <w:lastRenderedPageBreak/>
        <mc:AlternateContent>
          <mc:Choice Requires="wps">
            <w:drawing>
              <wp:anchor distT="0" distB="0" distL="114300" distR="114300" simplePos="0" relativeHeight="251661312" behindDoc="0" locked="0" layoutInCell="1" allowOverlap="1" wp14:anchorId="3190E5CB" wp14:editId="1ECC6A4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05280668" w14:textId="77777777" w:rsidR="00000C2B" w:rsidRDefault="00B22251">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B8A7B60" w14:textId="77777777" w:rsidR="00000C2B" w:rsidRDefault="00B22251">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AAC0989" w14:textId="77777777" w:rsidR="00000C2B" w:rsidRDefault="00B22251">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4F6A9C1" w14:textId="77777777" w:rsidR="00000C2B" w:rsidRDefault="00000C2B">
      <w:pPr>
        <w:tabs>
          <w:tab w:val="left" w:pos="851"/>
          <w:tab w:val="left" w:pos="6237"/>
        </w:tabs>
        <w:autoSpaceDE w:val="0"/>
        <w:autoSpaceDN w:val="0"/>
        <w:adjustRightInd w:val="0"/>
        <w:spacing w:after="0" w:line="240" w:lineRule="auto"/>
        <w:rPr>
          <w:rFonts w:ascii="Times New Roman" w:hAnsi="Times New Roman" w:cs="Times New Roman"/>
        </w:rPr>
      </w:pPr>
    </w:p>
    <w:p w14:paraId="7E418529" w14:textId="49B8EBBC" w:rsidR="00000C2B" w:rsidRPr="004E2B25" w:rsidRDefault="00B22251" w:rsidP="004E2B25">
      <w:pPr>
        <w:tabs>
          <w:tab w:val="left" w:pos="6237"/>
        </w:tabs>
        <w:autoSpaceDE w:val="0"/>
        <w:autoSpaceDN w:val="0"/>
        <w:adjustRightInd w:val="0"/>
        <w:spacing w:after="0" w:line="240" w:lineRule="auto"/>
        <w:rPr>
          <w:rFonts w:ascii="Times New Roman" w:hAnsi="Times New Roman" w:cs="Times New Roman"/>
          <w:color w:val="000000"/>
          <w:lang w:val="en-US"/>
        </w:rPr>
        <w:sectPr w:rsidR="00000C2B" w:rsidRPr="004E2B25" w:rsidSect="00B13D0A">
          <w:type w:val="continuous"/>
          <w:pgSz w:w="11906" w:h="16838"/>
          <w:pgMar w:top="1440" w:right="1440" w:bottom="1440" w:left="1440" w:header="851" w:footer="709" w:gutter="0"/>
          <w:pgNumType w:start="1"/>
          <w:cols w:space="708"/>
          <w:docGrid w:linePitch="360"/>
        </w:sectPr>
      </w:pPr>
      <w:r>
        <w:rPr>
          <w:rFonts w:ascii="Times New Roman" w:hAnsi="Times New Roman" w:cs="Times New Roman"/>
          <w:color w:val="000000"/>
          <w:lang w:val="en-US"/>
        </w:rPr>
        <w:t>Received xx Bulan 2021, Accepted xx Bul</w:t>
      </w:r>
      <w:r w:rsidR="004E2B25">
        <w:rPr>
          <w:rFonts w:ascii="Times New Roman" w:hAnsi="Times New Roman" w:cs="Times New Roman"/>
          <w:color w:val="000000"/>
          <w:lang w:val="en-US"/>
        </w:rPr>
        <w:t xml:space="preserve">an 2021, </w:t>
      </w:r>
      <w:proofErr w:type="gramStart"/>
      <w:r w:rsidR="004E2B25">
        <w:rPr>
          <w:rFonts w:ascii="Times New Roman" w:hAnsi="Times New Roman" w:cs="Times New Roman"/>
          <w:color w:val="000000"/>
          <w:lang w:val="en-US"/>
        </w:rPr>
        <w:t>Published</w:t>
      </w:r>
      <w:proofErr w:type="gramEnd"/>
      <w:r w:rsidR="004E2B25">
        <w:rPr>
          <w:rFonts w:ascii="Times New Roman" w:hAnsi="Times New Roman" w:cs="Times New Roman"/>
          <w:color w:val="000000"/>
          <w:lang w:val="en-US"/>
        </w:rPr>
        <w:t xml:space="preserve"> xx Bulan 202</w:t>
      </w:r>
    </w:p>
    <w:p w14:paraId="329E6D8E" w14:textId="77777777" w:rsidR="00000C2B" w:rsidRDefault="00000C2B">
      <w:pPr>
        <w:rPr>
          <w:lang w:val="en-US"/>
        </w:rPr>
        <w:sectPr w:rsidR="00000C2B" w:rsidSect="00B13D0A">
          <w:headerReference w:type="default" r:id="rId12"/>
          <w:type w:val="continuous"/>
          <w:pgSz w:w="11906" w:h="16838"/>
          <w:pgMar w:top="1440" w:right="1440" w:bottom="1440" w:left="1440" w:header="851" w:footer="709" w:gutter="0"/>
          <w:pgNumType w:start="1"/>
          <w:cols w:space="708"/>
          <w:docGrid w:linePitch="360"/>
        </w:sectPr>
      </w:pPr>
    </w:p>
    <w:p w14:paraId="02DDBD93" w14:textId="77777777" w:rsidR="00000C2B" w:rsidRDefault="00000C2B">
      <w:pPr>
        <w:tabs>
          <w:tab w:val="left" w:pos="6030"/>
        </w:tabs>
        <w:spacing w:after="0"/>
        <w:jc w:val="both"/>
        <w:rPr>
          <w:rFonts w:ascii="Times New Roman" w:hAnsi="Times New Roman" w:cs="Times New Roman"/>
          <w:color w:val="000000" w:themeColor="text1"/>
          <w:lang w:val="en-US"/>
        </w:rPr>
        <w:sectPr w:rsidR="00000C2B" w:rsidSect="00B13D0A">
          <w:headerReference w:type="default" r:id="rId13"/>
          <w:type w:val="continuous"/>
          <w:pgSz w:w="11906" w:h="16838"/>
          <w:pgMar w:top="1440" w:right="1440" w:bottom="1440" w:left="1440" w:header="851" w:footer="709" w:gutter="0"/>
          <w:pgNumType w:start="2"/>
          <w:cols w:space="708"/>
          <w:docGrid w:linePitch="360"/>
        </w:sectPr>
      </w:pPr>
    </w:p>
    <w:p w14:paraId="0FBE73D7" w14:textId="77777777" w:rsidR="00000C2B" w:rsidRDefault="00000C2B">
      <w:pPr>
        <w:tabs>
          <w:tab w:val="left" w:pos="6030"/>
        </w:tabs>
        <w:spacing w:after="0"/>
        <w:jc w:val="both"/>
        <w:rPr>
          <w:rFonts w:ascii="Times New Roman" w:hAnsi="Times New Roman" w:cs="Times New Roman"/>
          <w:color w:val="000000" w:themeColor="text1"/>
          <w:lang w:val="en-US"/>
        </w:rPr>
        <w:sectPr w:rsidR="00000C2B" w:rsidSect="00B13D0A">
          <w:type w:val="continuous"/>
          <w:pgSz w:w="11906" w:h="16838"/>
          <w:pgMar w:top="1440" w:right="1440" w:bottom="1440" w:left="1440" w:header="851" w:footer="709" w:gutter="0"/>
          <w:pgNumType w:start="201"/>
          <w:cols w:space="708"/>
          <w:docGrid w:linePitch="360"/>
        </w:sectPr>
      </w:pPr>
    </w:p>
    <w:p w14:paraId="186EC4DE" w14:textId="77777777" w:rsidR="00000C2B" w:rsidRDefault="00B22251">
      <w:pPr>
        <w:pStyle w:val="Heading1"/>
        <w:numPr>
          <w:ilvl w:val="0"/>
          <w:numId w:val="0"/>
        </w:numPr>
        <w:spacing w:before="0" w:after="0" w:line="276" w:lineRule="auto"/>
        <w:jc w:val="both"/>
        <w:rPr>
          <w:b/>
          <w:sz w:val="22"/>
          <w:szCs w:val="22"/>
          <w:lang w:val="id-ID"/>
        </w:rPr>
      </w:pPr>
      <w:r>
        <w:rPr>
          <w:b/>
          <w:sz w:val="22"/>
          <w:szCs w:val="22"/>
          <w:lang w:val="id-ID"/>
        </w:rPr>
        <w:lastRenderedPageBreak/>
        <w:t>PENDAHULUAN</w:t>
      </w:r>
    </w:p>
    <w:p w14:paraId="47303165" w14:textId="051DBEC8" w:rsidR="00860BD4" w:rsidRPr="003B031F" w:rsidRDefault="002C105E" w:rsidP="00687948">
      <w:pPr>
        <w:spacing w:line="360" w:lineRule="auto"/>
        <w:ind w:firstLine="357"/>
        <w:jc w:val="both"/>
        <w:rPr>
          <w:rFonts w:ascii="Times New Roman" w:eastAsia="Calibri" w:hAnsi="Times New Roman" w:cs="Times New Roman"/>
        </w:rPr>
      </w:pPr>
      <w:r w:rsidRPr="002C105E">
        <w:rPr>
          <w:rFonts w:ascii="Times New Roman" w:eastAsia="Calibri" w:hAnsi="Times New Roman" w:cs="Times New Roman"/>
        </w:rPr>
        <w:t>Pesatnya perkembangan teknologi di era digital menuntut talenta berkualitas tinggi yang memenuhi kebutuhan. Dengan perkembangan tersebut, peningkatan mutu pendidikan berarti peningkatan mutu guna menghasilkan lulusan yang sesuai dengan tuntutan zaman.</w:t>
      </w:r>
      <w:r w:rsidR="004E2B25" w:rsidRPr="004E2B25">
        <w:rPr>
          <w:rFonts w:ascii="Times New Roman" w:eastAsia="Calibri" w:hAnsi="Times New Roman" w:cs="Times New Roman"/>
        </w:rPr>
        <w:t xml:space="preserve"> </w:t>
      </w:r>
      <w:r w:rsidRPr="002C105E">
        <w:rPr>
          <w:rFonts w:ascii="Times New Roman" w:eastAsia="Calibri" w:hAnsi="Times New Roman" w:cs="Times New Roman"/>
        </w:rPr>
        <w:t xml:space="preserve">Sebagai lembaga formal yang bertujuan untuk melatih lulusan yang berkepribadian, berpendidikan dan berkualitas, sekolah harus selalu meningkatkan kualitas pengajaran agar dapat menghasilkan lulusan yang berkualitas. Proses pengajaran di sekolah harus disesuaikan dengan kebutuhan siswa agar siswa mencapai hasil belajar yang terbaik. Selanjutnya untuk mengupayakan hasil belajar yang memuaskan, seseorang harus bekerja keras dan mengembangkan potensi yang dimiliki siswa. Selama proses pembelajaran, </w:t>
      </w:r>
      <w:r w:rsidR="00444F06" w:rsidRPr="00444F06">
        <w:rPr>
          <w:rFonts w:ascii="Times New Roman" w:eastAsia="Calibri" w:hAnsi="Times New Roman" w:cs="Times New Roman"/>
        </w:rPr>
        <w:t>siswa harus menyingkirkan masalah dan mengakses layanan pendidikan yang sesuai</w:t>
      </w:r>
      <w:r w:rsidR="00D132BC">
        <w:rPr>
          <w:rFonts w:ascii="Times New Roman" w:eastAsia="Calibri" w:hAnsi="Times New Roman" w:cs="Times New Roman"/>
        </w:rPr>
        <w:t xml:space="preserve"> </w:t>
      </w:r>
      <w:r w:rsidR="00D132BC">
        <w:rPr>
          <w:rFonts w:ascii="Times New Roman" w:eastAsia="Calibri" w:hAnsi="Times New Roman" w:cs="Times New Roman"/>
        </w:rPr>
        <w:fldChar w:fldCharType="begin" w:fldLock="1"/>
      </w:r>
      <w:r w:rsidR="00D132BC">
        <w:rPr>
          <w:rFonts w:ascii="Times New Roman" w:eastAsia="Calibri" w:hAnsi="Times New Roman" w:cs="Times New Roman"/>
        </w:rPr>
        <w:instrText>ADDIN CSL_CITATION {"citationItems":[{"id":"ITEM-1","itemData":{"DOI":"10.29210/12017265","ISSN":"2476-9886","abstract":"&lt;p&gt;&lt;em&gt;T&lt;/em&gt;&lt;em&gt;he purpose of this research is to know the result of learning the student, the pattern to take care of the parent, and relation between the pattern of taking care of the parent with result of learning the student its implication to guidance and counseling in SMP Negeri 36 Sarolangun. The research is conducted with correlation descriptive method, that is one research to look for relation between on variable  with other variable  and then the data  or information is elaborated by using approach of quantitative, that is correlating between the pattern take care of parent and result the learning the student. The Result of this research that are: &lt;/em&gt;&lt;em&gt;(&lt;/em&gt;&lt;em&gt;1) the result of learning SMP Negeri 36&lt;/em&gt;&lt;em&gt; &lt;/em&gt;&lt;em&gt;Sarolangun  on the part  of is&lt;/em&gt;&lt;em&gt;, (&lt;/em&gt;&lt;em&gt;2) The  pattern take  care of  SMP Negeri  36  Sarolangun&lt;/em&gt;&lt;em&gt; a&lt;/em&gt;&lt;em&gt;s following: The authoritative parenting reside in high categories, the uninvolved reside high categories. The based on this research that researcher have found. This can be know that the relation which between the pattern take care with result of learning the student.&lt;/em&gt;&lt;em&gt;&lt;/em&gt;&lt;/p&gt;","author":[{"dropping-particle":"","family":"Karnangsyah","given":"Emi","non-dropping-particle":"","parse-names":false,"suffix":""}],"container-title":"Jurnal EDUCATIO: Jurnal Pendidikan Indonesia","id":"ITEM-1","issue":"1","issued":{"date-parts":[["2017"]]},"page":"1","title":"Hubungan Pola Asuh Orangtua Dengan Hasil Belajar Siswa Dan Implikinya Terhadap Pelayanan Bimbingan Dan Konseling","type":"article-journal","volume":"3"},"uris":["http://www.mendeley.com/documents/?uuid=b2992193-cedb-4bea-8380-dbfa80d9a974"]}],"mendeley":{"formattedCitation":"(Karnangsyah, 2017)","plainTextFormattedCitation":"(Karnangsyah, 2017)","previouslyFormattedCitation":"(Karnangsyah, 2017)"},"properties":{"noteIndex":0},"schema":"https://github.com/citation-style-language/schema/raw/master/csl-citation.json"}</w:instrText>
      </w:r>
      <w:r w:rsidR="00D132BC">
        <w:rPr>
          <w:rFonts w:ascii="Times New Roman" w:eastAsia="Calibri" w:hAnsi="Times New Roman" w:cs="Times New Roman"/>
        </w:rPr>
        <w:fldChar w:fldCharType="separate"/>
      </w:r>
      <w:r w:rsidR="00D132BC" w:rsidRPr="00D132BC">
        <w:rPr>
          <w:rFonts w:ascii="Times New Roman" w:eastAsia="Calibri" w:hAnsi="Times New Roman" w:cs="Times New Roman"/>
          <w:noProof/>
        </w:rPr>
        <w:t>(Karnangsyah, 2017)</w:t>
      </w:r>
      <w:r w:rsidR="00D132BC">
        <w:rPr>
          <w:rFonts w:ascii="Times New Roman" w:eastAsia="Calibri" w:hAnsi="Times New Roman" w:cs="Times New Roman"/>
        </w:rPr>
        <w:fldChar w:fldCharType="end"/>
      </w:r>
      <w:r w:rsidRPr="002C105E">
        <w:rPr>
          <w:rFonts w:ascii="Times New Roman" w:eastAsia="Calibri" w:hAnsi="Times New Roman" w:cs="Times New Roman"/>
        </w:rPr>
        <w:t>. Hal ini dapat dicapai melalui interaksi belajar yang baik.</w:t>
      </w:r>
    </w:p>
    <w:p w14:paraId="2A14D217" w14:textId="44C4804F" w:rsidR="002C105E" w:rsidRPr="003B031F" w:rsidRDefault="002C105E" w:rsidP="004E2B25">
      <w:pPr>
        <w:spacing w:line="360" w:lineRule="auto"/>
        <w:ind w:firstLine="357"/>
        <w:jc w:val="both"/>
        <w:rPr>
          <w:rFonts w:ascii="Times New Roman" w:eastAsia="Calibri" w:hAnsi="Times New Roman" w:cs="Times New Roman"/>
        </w:rPr>
      </w:pPr>
      <w:r w:rsidRPr="003B031F">
        <w:rPr>
          <w:rFonts w:ascii="Times New Roman" w:eastAsia="Calibri" w:hAnsi="Times New Roman" w:cs="Times New Roman"/>
        </w:rPr>
        <w:t xml:space="preserve">Sebagai kelompok masyarakat terkecil, keluarga memegang peranan penting dalam pertumbuhan dan perkembangan anak. </w:t>
      </w:r>
      <w:r w:rsidR="00D3419C">
        <w:rPr>
          <w:rFonts w:ascii="Times New Roman" w:eastAsia="Calibri" w:hAnsi="Times New Roman" w:cs="Times New Roman"/>
        </w:rPr>
        <w:fldChar w:fldCharType="begin" w:fldLock="1"/>
      </w:r>
      <w:r w:rsidR="00FA543C">
        <w:rPr>
          <w:rFonts w:ascii="Times New Roman" w:eastAsia="Calibri" w:hAnsi="Times New Roman" w:cs="Times New Roman"/>
        </w:rPr>
        <w:instrText>ADDIN CSL_CITATION {"citationItems":[{"id":"ITEM-1","itemData":{"abstract":"Orang tua merupakan sosok yang paling berpengaruh dalam kehidupan setiap anak. Keterlibatan orang tua dalam setiap proses kehidupan anak akan memberikan pengaruh yang besar terhadap perkembangannya. Jika orang tua terbiasa memperhatikan, mengarahkan, mengontrol, dan memberikan dukungan kepada anak, maka anak akan merasa dihargai dan tumbuh motivasi yang kuat di dalam dirinya. Namun, di masa sekarang jarang sekali dijumpai orang tua yang memberikan perhatian yang cukup terhadap kegiatan belajar anak di rumah, terutama pada saat anak belajar matematika. Matematika merupakan salah satu mata pelajaran sekolah yang tergolong sulit. Perhatian dan bantuan orang tua saat anak belajar matematika, dapat membantu anak terdorong untuk berusaha menyelesaikan permasalahan matematika yang dihadapinya. Jika anak memiliki motivasi yang kuat, maka ia dapat menghasilkan prestasi yang baik. Dengan dilakukannya kajian ini, diharapkan orang tua lebih peduli terhadap pendidikan anak sehingga menghasilkan motivasi dan prestasi yang baik di sekolah. Sebagai hasil dari kelekatan anak dan orang tua, anak yang diberikan perhatian, pengarahan, kontrol, dan dukungan yang intensif akan memiliki motivasi yang kuat sehingga mampu menghasilkan prestasi belajar yang baik dalam pembelajaran matematika. Kata kunci: motivasi, prestasi, pembelajaran matematika, kelekatan anak-orang tua.","author":[{"dropping-particle":"","family":"Nurhayati","given":"D","non-dropping-particle":"","parse-names":false,"suffix":""}],"container-title":"In Dalam Prosiding Seminar Nasional Matematika dan Pendidikan Matematika Jurusan Pendidikan Matematika FMIPA UNY [Online]","id":"ITEM-1","issued":{"date-parts":[["2011"]]},"page":"978-979","title":"Motivasi dan Prestasi Belajar Siswa dalam Pembelajaran Matematika Ditinjau dari Kelekatan Anak-Orang Tua","type":"article-journal","volume":"10"},"uris":["http://www.mendeley.com/documents/?uuid=08192599-423d-4ca0-8946-6038aa2518cc"]}],"mendeley":{"formattedCitation":"(D. Nurhayati, 2011)","plainTextFormattedCitation":"(D. Nurhayati, 2011)","previouslyFormattedCitation":"(D. Nurhayati, 2011)"},"properties":{"noteIndex":0},"schema":"https://github.com/citation-style-language/schema/raw/master/csl-citation.json"}</w:instrText>
      </w:r>
      <w:r w:rsidR="00D3419C">
        <w:rPr>
          <w:rFonts w:ascii="Times New Roman" w:eastAsia="Calibri" w:hAnsi="Times New Roman" w:cs="Times New Roman"/>
        </w:rPr>
        <w:fldChar w:fldCharType="separate"/>
      </w:r>
      <w:r w:rsidR="00471596" w:rsidRPr="00471596">
        <w:rPr>
          <w:rFonts w:ascii="Times New Roman" w:eastAsia="Calibri" w:hAnsi="Times New Roman" w:cs="Times New Roman"/>
          <w:noProof/>
        </w:rPr>
        <w:t>(D. Nurhayati, 2011)</w:t>
      </w:r>
      <w:r w:rsidR="00D3419C">
        <w:rPr>
          <w:rFonts w:ascii="Times New Roman" w:eastAsia="Calibri" w:hAnsi="Times New Roman" w:cs="Times New Roman"/>
        </w:rPr>
        <w:fldChar w:fldCharType="end"/>
      </w:r>
      <w:r w:rsidR="00D3419C" w:rsidRPr="00D3419C">
        <w:rPr>
          <w:rFonts w:ascii="Times New Roman" w:eastAsia="Calibri" w:hAnsi="Times New Roman" w:cs="Times New Roman"/>
        </w:rPr>
        <w:t xml:space="preserve">  </w:t>
      </w:r>
      <w:r w:rsidR="00D3419C">
        <w:rPr>
          <w:rFonts w:ascii="Times New Roman" w:eastAsia="Calibri" w:hAnsi="Times New Roman" w:cs="Times New Roman"/>
        </w:rPr>
        <w:t>M</w:t>
      </w:r>
      <w:r w:rsidRPr="003B031F">
        <w:rPr>
          <w:rFonts w:ascii="Times New Roman" w:eastAsia="Calibri" w:hAnsi="Times New Roman" w:cs="Times New Roman"/>
        </w:rPr>
        <w:t>enjelaskan bahwa “orang tua adalah orang yang paling dekat dengan kehidupan anak”. Orang tua adalah pendidik utama dan pertama bagi anak, karena anak menerima pendidikan dari mereka terlebih dahulu, sehingga orang tua menjadi tumpuan perkembangan dan kehidupan anak di masa depan. Agar anak dapat mencapai apa yang diinginka</w:t>
      </w:r>
      <w:r w:rsidR="00D3419C">
        <w:rPr>
          <w:rFonts w:ascii="Times New Roman" w:eastAsia="Calibri" w:hAnsi="Times New Roman" w:cs="Times New Roman"/>
        </w:rPr>
        <w:t xml:space="preserve">nnya, menurut  </w:t>
      </w:r>
      <w:r w:rsidR="00D3419C">
        <w:rPr>
          <w:rFonts w:ascii="Times New Roman" w:eastAsia="Calibri" w:hAnsi="Times New Roman" w:cs="Times New Roman"/>
        </w:rPr>
        <w:fldChar w:fldCharType="begin" w:fldLock="1"/>
      </w:r>
      <w:r w:rsidR="00D3419C">
        <w:rPr>
          <w:rFonts w:ascii="Times New Roman" w:eastAsia="Calibri" w:hAnsi="Times New Roman" w:cs="Times New Roman"/>
        </w:rPr>
        <w:instrText>ADDIN CSL_CITATION {"citationItems":[{"id":"ITEM-1","itemData":{"author":[{"dropping-particle":"","family":"Shochib","given":"","non-dropping-particle":"","parse-names":false,"suffix":""}],"id":"ITEM-1","issued":{"date-parts":[["1998"]]},"publisher":"RinekaCipta","publisher-place":"Jakarta","title":"Pola asuh Orang tua","type":"book"},"uris":["http://www.mendeley.com/documents/?uuid=01188f89-602a-44b9-8e32-26cee6b40c5a"]}],"mendeley":{"formattedCitation":"(Shochib, 1998)","plainTextFormattedCitation":"(Shochib, 1998)","previouslyFormattedCitation":"(Shochib, 1998)"},"properties":{"noteIndex":0},"schema":"https://github.com/citation-style-language/schema/raw/master/csl-citation.json"}</w:instrText>
      </w:r>
      <w:r w:rsidR="00D3419C">
        <w:rPr>
          <w:rFonts w:ascii="Times New Roman" w:eastAsia="Calibri" w:hAnsi="Times New Roman" w:cs="Times New Roman"/>
        </w:rPr>
        <w:fldChar w:fldCharType="separate"/>
      </w:r>
      <w:r w:rsidR="00D3419C" w:rsidRPr="00D3419C">
        <w:rPr>
          <w:rFonts w:ascii="Times New Roman" w:eastAsia="Calibri" w:hAnsi="Times New Roman" w:cs="Times New Roman"/>
          <w:noProof/>
        </w:rPr>
        <w:t>(Shochib, 1998)</w:t>
      </w:r>
      <w:r w:rsidR="00D3419C">
        <w:rPr>
          <w:rFonts w:ascii="Times New Roman" w:eastAsia="Calibri" w:hAnsi="Times New Roman" w:cs="Times New Roman"/>
        </w:rPr>
        <w:fldChar w:fldCharType="end"/>
      </w:r>
      <w:r w:rsidRPr="003B031F">
        <w:rPr>
          <w:rFonts w:ascii="Times New Roman" w:eastAsia="Calibri" w:hAnsi="Times New Roman" w:cs="Times New Roman"/>
        </w:rPr>
        <w:t>, “keluarga adalah lembaga pertama dalam kehidupan anak, di mana ia belajar dan menyatakan dirinya sebagai makhluk sosial”. Keluarga memberikan dasar bagi pembentukan perilaku, karakter, moral, dan pendidikan anak.</w:t>
      </w:r>
    </w:p>
    <w:p w14:paraId="7BCC9717" w14:textId="3D47A5A5" w:rsidR="002C105E" w:rsidRPr="003B031F" w:rsidRDefault="002C105E" w:rsidP="003B031F">
      <w:pPr>
        <w:spacing w:line="360" w:lineRule="auto"/>
        <w:ind w:firstLine="357"/>
        <w:jc w:val="both"/>
        <w:rPr>
          <w:rFonts w:ascii="Times New Roman" w:eastAsia="Calibri" w:hAnsi="Times New Roman" w:cs="Times New Roman"/>
        </w:rPr>
      </w:pPr>
      <w:r w:rsidRPr="003B031F">
        <w:rPr>
          <w:rFonts w:ascii="Times New Roman" w:eastAsia="Calibri" w:hAnsi="Times New Roman" w:cs="Times New Roman"/>
        </w:rPr>
        <w:t>Diana Baumrind merekomendasikan 4 (empat) pola asuh yang berkaitan dengan berbagai aspek perilaku sosial</w:t>
      </w:r>
      <w:r w:rsidR="00D3419C">
        <w:rPr>
          <w:rFonts w:ascii="Times New Roman" w:eastAsia="Calibri" w:hAnsi="Times New Roman" w:cs="Times New Roman"/>
        </w:rPr>
        <w:t xml:space="preserve"> anak. Dalam  </w:t>
      </w:r>
      <w:r w:rsidR="00D3419C">
        <w:rPr>
          <w:rFonts w:ascii="Times New Roman" w:eastAsia="Calibri" w:hAnsi="Times New Roman" w:cs="Times New Roman"/>
        </w:rPr>
        <w:fldChar w:fldCharType="begin" w:fldLock="1"/>
      </w:r>
      <w:r w:rsidR="00D3419C">
        <w:rPr>
          <w:rFonts w:ascii="Times New Roman" w:eastAsia="Calibri" w:hAnsi="Times New Roman" w:cs="Times New Roman"/>
        </w:rPr>
        <w:instrText>ADDIN CSL_CITATION {"citationItems":[{"id":"ITEM-1","itemData":{"DOI":"10.29210/12017265","ISSN":"2476-9886","abstract":"&lt;p&gt;&lt;em&gt;T&lt;/em&gt;&lt;em&gt;he purpose of this research is to know the result of learning the student, the pattern to take care of the parent, and relation between the pattern of taking care of the parent with result of learning the student its implication to guidance and counseling in SMP Negeri 36 Sarolangun. The research is conducted with correlation descriptive method, that is one research to look for relation between on variable  with other variable  and then the data  or information is elaborated by using approach of quantitative, that is correlating between the pattern take care of parent and result the learning the student. The Result of this research that are: &lt;/em&gt;&lt;em&gt;(&lt;/em&gt;&lt;em&gt;1) the result of learning SMP Negeri 36&lt;/em&gt;&lt;em&gt; &lt;/em&gt;&lt;em&gt;Sarolangun  on the part  of is&lt;/em&gt;&lt;em&gt;, (&lt;/em&gt;&lt;em&gt;2) The  pattern take  care of  SMP Negeri  36  Sarolangun&lt;/em&gt;&lt;em&gt; a&lt;/em&gt;&lt;em&gt;s following: The authoritative parenting reside in high categories, the uninvolved reside high categories. The based on this research that researcher have found. This can be know that the relation which between the pattern take care with result of learning the student.&lt;/em&gt;&lt;em&gt;&lt;/em&gt;&lt;/p&gt;","author":[{"dropping-particle":"","family":"Karnangsyah","given":"Emi","non-dropping-particle":"","parse-names":false,"suffix":""}],"container-title":"Jurnal EDUCATIO: Jurnal Pendidikan Indonesia","id":"ITEM-1","issue":"1","issued":{"date-parts":[["2017"]]},"page":"1","title":"Hubungan Pola Asuh Orangtua Dengan Hasil Belajar Siswa Dan Implikinya Terhadap Pelayanan Bimbingan Dan Konseling","type":"article-journal","volume":"3"},"uris":["http://www.mendeley.com/documents/?uuid=b2992193-cedb-4bea-8380-dbfa80d9a974"]}],"mendeley":{"formattedCitation":"(Karnangsyah, 2017)","plainTextFormattedCitation":"(Karnangsyah, 2017)","previouslyFormattedCitation":"(Karnangsyah, 2017)"},"properties":{"noteIndex":0},"schema":"https://github.com/citation-style-language/schema/raw/master/csl-citation.json"}</w:instrText>
      </w:r>
      <w:r w:rsidR="00D3419C">
        <w:rPr>
          <w:rFonts w:ascii="Times New Roman" w:eastAsia="Calibri" w:hAnsi="Times New Roman" w:cs="Times New Roman"/>
        </w:rPr>
        <w:fldChar w:fldCharType="separate"/>
      </w:r>
      <w:r w:rsidR="00D3419C" w:rsidRPr="00D3419C">
        <w:rPr>
          <w:rFonts w:ascii="Times New Roman" w:eastAsia="Calibri" w:hAnsi="Times New Roman" w:cs="Times New Roman"/>
          <w:noProof/>
        </w:rPr>
        <w:t>(Karnangsyah, 2017)</w:t>
      </w:r>
      <w:r w:rsidR="00D3419C">
        <w:rPr>
          <w:rFonts w:ascii="Times New Roman" w:eastAsia="Calibri" w:hAnsi="Times New Roman" w:cs="Times New Roman"/>
        </w:rPr>
        <w:fldChar w:fldCharType="end"/>
      </w:r>
      <w:r w:rsidRPr="003B031F">
        <w:rPr>
          <w:rFonts w:ascii="Times New Roman" w:eastAsia="Calibri" w:hAnsi="Times New Roman" w:cs="Times New Roman"/>
        </w:rPr>
        <w:t>, Baumrind mengklasifikasikan model pola asuh menjadi 4 (empat) jenis, yaitu: (a) pola asuh otoritatif (demokrasi), (b) pola asuh otoriter (otoritatif), (c) pola asuh permisif (permisif), (d ) Pengasuhan yang tidak terlibat (pengabaian).</w:t>
      </w:r>
    </w:p>
    <w:p w14:paraId="72CD4C48" w14:textId="473B1D9C" w:rsidR="002C105E" w:rsidRPr="003B031F" w:rsidRDefault="002C105E" w:rsidP="003B031F">
      <w:pPr>
        <w:spacing w:line="360" w:lineRule="auto"/>
        <w:ind w:firstLine="357"/>
        <w:jc w:val="both"/>
        <w:rPr>
          <w:rFonts w:ascii="Times New Roman" w:eastAsia="Calibri" w:hAnsi="Times New Roman" w:cs="Times New Roman"/>
        </w:rPr>
      </w:pPr>
      <w:r w:rsidRPr="003B031F">
        <w:rPr>
          <w:rFonts w:ascii="Times New Roman" w:eastAsia="Calibri" w:hAnsi="Times New Roman" w:cs="Times New Roman"/>
        </w:rPr>
        <w:t>Pola asuh otoritatif (demokratis) adalah pola asuh yang bercirikan kenyataan bahwa hak dan kewajiban orang tua dan anak adalah sama dalam arti saling melengkapi, dan anak dilatih untuk bertanggung jawab dan menentukan perilakunya sendiri sehingga dapat disiplin dan anak didorong untuk mandiri, namun tetap memberlakukan pembatasan dan kontrol terhadap perilak</w:t>
      </w:r>
      <w:r w:rsidR="00D3419C">
        <w:rPr>
          <w:rFonts w:ascii="Times New Roman" w:eastAsia="Calibri" w:hAnsi="Times New Roman" w:cs="Times New Roman"/>
        </w:rPr>
        <w:t xml:space="preserve">unya. mereka </w:t>
      </w:r>
      <w:r w:rsidR="00D3419C">
        <w:rPr>
          <w:rFonts w:ascii="Times New Roman" w:eastAsia="Calibri" w:hAnsi="Times New Roman" w:cs="Times New Roman"/>
        </w:rPr>
        <w:lastRenderedPageBreak/>
        <w:fldChar w:fldCharType="begin" w:fldLock="1"/>
      </w:r>
      <w:r w:rsidR="00D3419C">
        <w:rPr>
          <w:rFonts w:ascii="Times New Roman" w:eastAsia="Calibri" w:hAnsi="Times New Roman" w:cs="Times New Roman"/>
        </w:rPr>
        <w:instrText>ADDIN CSL_CITATION {"citationItems":[{"id":"ITEM-1","itemData":{"abstract":"Penelitian ini merupakan penelitian kuantitatif yang bersifat ex-post facto. instrumen yang digunakan untuk Pengumpulan data terdiri dari kuesioner dan tes prestasi belajar matematika. Hasil penelitian menunjukkan bahwa: 1) Tidak terdapat pengaruh secara bersama-sama kepercayaan diri dan pola asuh orang tua pada mata kuliah teori bilangan terhadap prestasi belajar Matematika; 2) Terdapat pengaruh kepercayaan diri pada mata kuliah teori bilangan terhadap prestasi belajar Matematika. Kata","author":[{"dropping-particle":"","family":"Tisngati","given":"Urip","non-dropping-particle":"","parse-names":false,"suffix":""},{"dropping-particle":"","family":"Meifiani","given":"Nely Indra","non-dropping-particle":"","parse-names":false,"suffix":""}],"container-title":"Jurnal Derivat","id":"ITEM-1","issue":"2","issued":{"date-parts":[["2014"]]},"page":"8-18","title":"Pada Mata Kuliah Teori Bilangan Terhadap Prestasi","type":"article-journal","volume":"1"},"uris":["http://www.mendeley.com/documents/?uuid=eaf59582-eaf4-486f-8065-d2b828828dae"]}],"mendeley":{"formattedCitation":"(Tisngati &amp; Meifiani, 2014)","plainTextFormattedCitation":"(Tisngati &amp; Meifiani, 2014)","previouslyFormattedCitation":"(Tisngati &amp; Meifiani, 2014)"},"properties":{"noteIndex":0},"schema":"https://github.com/citation-style-language/schema/raw/master/csl-citation.json"}</w:instrText>
      </w:r>
      <w:r w:rsidR="00D3419C">
        <w:rPr>
          <w:rFonts w:ascii="Times New Roman" w:eastAsia="Calibri" w:hAnsi="Times New Roman" w:cs="Times New Roman"/>
        </w:rPr>
        <w:fldChar w:fldCharType="separate"/>
      </w:r>
      <w:r w:rsidR="00D3419C" w:rsidRPr="00D3419C">
        <w:rPr>
          <w:rFonts w:ascii="Times New Roman" w:eastAsia="Calibri" w:hAnsi="Times New Roman" w:cs="Times New Roman"/>
          <w:noProof/>
        </w:rPr>
        <w:t>(Tisngati &amp; Meifiani, 2014)</w:t>
      </w:r>
      <w:r w:rsidR="00D3419C">
        <w:rPr>
          <w:rFonts w:ascii="Times New Roman" w:eastAsia="Calibri" w:hAnsi="Times New Roman" w:cs="Times New Roman"/>
        </w:rPr>
        <w:fldChar w:fldCharType="end"/>
      </w:r>
      <w:r w:rsidRPr="003B031F">
        <w:rPr>
          <w:rFonts w:ascii="Times New Roman" w:eastAsia="Calibri" w:hAnsi="Times New Roman" w:cs="Times New Roman"/>
        </w:rPr>
        <w:t>. Sikapnya terhadap anak-anak hangat dan penuh kasih. Gaya pengasuhan ini ditandai dengan permintaan orang tua dan komunikasi terbuka antara orang tua dan anak. Sem</w:t>
      </w:r>
      <w:r w:rsidR="00D3419C">
        <w:rPr>
          <w:rFonts w:ascii="Times New Roman" w:eastAsia="Calibri" w:hAnsi="Times New Roman" w:cs="Times New Roman"/>
        </w:rPr>
        <w:t xml:space="preserve">entara itu, Hetherington </w:t>
      </w:r>
      <w:r w:rsidRPr="003B031F">
        <w:rPr>
          <w:rFonts w:ascii="Times New Roman" w:eastAsia="Calibri" w:hAnsi="Times New Roman" w:cs="Times New Roman"/>
        </w:rPr>
        <w:t xml:space="preserve"> mencirikan orang tua yang otoritatif, menunjukkan sikap berwibawa, antusias, melibatkan anak dalam pengambilan keputusan dan kesediaan untuk mendengarkan, memusatkan perhatian pada perilaku bahagia, dan menerima untuk menawarkan dukungan. , mengembangkan perilaku, mempertimbangkan perilaku yang ditampilkan anak, mencari pendapat mereka, dan memberikan alternatif kepada anak</w:t>
      </w:r>
      <w:r w:rsidR="00D3419C" w:rsidRPr="00D3419C">
        <w:rPr>
          <w:rFonts w:ascii="Times New Roman" w:eastAsia="Calibri" w:hAnsi="Times New Roman" w:cs="Times New Roman"/>
        </w:rPr>
        <w:t xml:space="preserve"> </w:t>
      </w:r>
      <w:r w:rsidR="00D3419C">
        <w:rPr>
          <w:rFonts w:ascii="Times New Roman" w:eastAsia="Calibri" w:hAnsi="Times New Roman" w:cs="Times New Roman"/>
        </w:rPr>
        <w:fldChar w:fldCharType="begin" w:fldLock="1"/>
      </w:r>
      <w:r w:rsidR="00D3419C">
        <w:rPr>
          <w:rFonts w:ascii="Times New Roman" w:eastAsia="Calibri" w:hAnsi="Times New Roman" w:cs="Times New Roman"/>
        </w:rPr>
        <w:instrText>ADDIN CSL_CITATION {"citationItems":[{"id":"ITEM-1","itemData":{"DOI":"10.29210/12017265","ISSN":"2476-9886","abstract":"&lt;p&gt;&lt;em&gt;T&lt;/em&gt;&lt;em&gt;he purpose of this research is to know the result of learning the student, the pattern to take care of the parent, and relation between the pattern of taking care of the parent with result of learning the student its implication to guidance and counseling in SMP Negeri 36 Sarolangun. The research is conducted with correlation descriptive method, that is one research to look for relation between on variable  with other variable  and then the data  or information is elaborated by using approach of quantitative, that is correlating between the pattern take care of parent and result the learning the student. The Result of this research that are: &lt;/em&gt;&lt;em&gt;(&lt;/em&gt;&lt;em&gt;1) the result of learning SMP Negeri 36&lt;/em&gt;&lt;em&gt; &lt;/em&gt;&lt;em&gt;Sarolangun  on the part  of is&lt;/em&gt;&lt;em&gt;, (&lt;/em&gt;&lt;em&gt;2) The  pattern take  care of  SMP Negeri  36  Sarolangun&lt;/em&gt;&lt;em&gt; a&lt;/em&gt;&lt;em&gt;s following: The authoritative parenting reside in high categories, the uninvolved reside high categories. The based on this research that researcher have found. This can be know that the relation which between the pattern take care with result of learning the student.&lt;/em&gt;&lt;em&gt;&lt;/em&gt;&lt;/p&gt;","author":[{"dropping-particle":"","family":"Karnangsyah","given":"Emi","non-dropping-particle":"","parse-names":false,"suffix":""}],"container-title":"Jurnal EDUCATIO: Jurnal Pendidikan Indonesia","id":"ITEM-1","issue":"1","issued":{"date-parts":[["2017"]]},"page":"1","title":"Hubungan Pola Asuh Orangtua Dengan Hasil Belajar Siswa Dan Implikinya Terhadap Pelayanan Bimbingan Dan Konseling","type":"article-journal","volume":"3"},"uris":["http://www.mendeley.com/documents/?uuid=b2992193-cedb-4bea-8380-dbfa80d9a974"]}],"mendeley":{"formattedCitation":"(Karnangsyah, 2017)","plainTextFormattedCitation":"(Karnangsyah, 2017)","previouslyFormattedCitation":"(Karnangsyah, 2017)"},"properties":{"noteIndex":0},"schema":"https://github.com/citation-style-language/schema/raw/master/csl-citation.json"}</w:instrText>
      </w:r>
      <w:r w:rsidR="00D3419C">
        <w:rPr>
          <w:rFonts w:ascii="Times New Roman" w:eastAsia="Calibri" w:hAnsi="Times New Roman" w:cs="Times New Roman"/>
        </w:rPr>
        <w:fldChar w:fldCharType="separate"/>
      </w:r>
      <w:r w:rsidR="00D3419C" w:rsidRPr="00D3419C">
        <w:rPr>
          <w:rFonts w:ascii="Times New Roman" w:eastAsia="Calibri" w:hAnsi="Times New Roman" w:cs="Times New Roman"/>
          <w:noProof/>
        </w:rPr>
        <w:t>(Karnangsyah, 2017)</w:t>
      </w:r>
      <w:r w:rsidR="00D3419C">
        <w:rPr>
          <w:rFonts w:ascii="Times New Roman" w:eastAsia="Calibri" w:hAnsi="Times New Roman" w:cs="Times New Roman"/>
        </w:rPr>
        <w:fldChar w:fldCharType="end"/>
      </w:r>
      <w:r w:rsidRPr="003B031F">
        <w:rPr>
          <w:rFonts w:ascii="Times New Roman" w:eastAsia="Calibri" w:hAnsi="Times New Roman" w:cs="Times New Roman"/>
        </w:rPr>
        <w:t>.</w:t>
      </w:r>
    </w:p>
    <w:p w14:paraId="48F45AF8" w14:textId="6AA2457F" w:rsidR="002C105E" w:rsidRPr="003B031F" w:rsidRDefault="002C105E" w:rsidP="003B031F">
      <w:pPr>
        <w:spacing w:line="360" w:lineRule="auto"/>
        <w:ind w:firstLine="357"/>
        <w:jc w:val="both"/>
        <w:rPr>
          <w:rFonts w:ascii="Times New Roman" w:eastAsia="Calibri" w:hAnsi="Times New Roman" w:cs="Times New Roman"/>
        </w:rPr>
      </w:pPr>
      <w:r w:rsidRPr="003B031F">
        <w:rPr>
          <w:rFonts w:ascii="Times New Roman" w:eastAsia="Calibri" w:hAnsi="Times New Roman" w:cs="Times New Roman"/>
        </w:rPr>
        <w:t>Dalam pola asuh otoriter (otoritarianisme) cenderung menetapkan standar yang mutlak harus diikuti. Dalam gaya pengasuhan ini, orang tua mendesak anak-anak mereka untuk mengikuti instruksi mereka, seringkali dengan ancaman atau hukuman. Pola asuh ini menekankan pada pengawasan atau pengendalian terhadap aktivitas anak dengan tujuan untuk memperoleh ketaatan dan keta</w:t>
      </w:r>
      <w:r w:rsidR="00D3419C">
        <w:rPr>
          <w:rFonts w:ascii="Times New Roman" w:eastAsia="Calibri" w:hAnsi="Times New Roman" w:cs="Times New Roman"/>
        </w:rPr>
        <w:t xml:space="preserve">atan. Menurut </w:t>
      </w:r>
      <w:r w:rsidR="00D3419C">
        <w:rPr>
          <w:rFonts w:ascii="Times New Roman" w:eastAsia="Calibri" w:hAnsi="Times New Roman" w:cs="Times New Roman"/>
        </w:rPr>
        <w:fldChar w:fldCharType="begin" w:fldLock="1"/>
      </w:r>
      <w:r w:rsidR="0003061C">
        <w:rPr>
          <w:rFonts w:ascii="Times New Roman" w:eastAsia="Calibri" w:hAnsi="Times New Roman" w:cs="Times New Roman"/>
        </w:rPr>
        <w:instrText>ADDIN CSL_CITATION {"citationItems":[{"id":"ITEM-1","itemData":{"abstract":"Penelitian ini merupakan penelitian kuantitatif yang bersifat ex-post facto. instrumen yang digunakan untuk Pengumpulan data terdiri dari kuesioner dan tes prestasi belajar matematika. Hasil penelitian menunjukkan bahwa: 1) Tidak terdapat pengaruh secara bersama-sama kepercayaan diri dan pola asuh orang tua pada mata kuliah teori bilangan terhadap prestasi belajar Matematika; 2) Terdapat pengaruh kepercayaan diri pada mata kuliah teori bilangan terhadap prestasi belajar Matematika. Kata","author":[{"dropping-particle":"","family":"Tisngati","given":"Urip","non-dropping-particle":"","parse-names":false,"suffix":""},{"dropping-particle":"","family":"Meifiani","given":"Nely Indra","non-dropping-particle":"","parse-names":false,"suffix":""}],"container-title":"Jurnal Derivat","id":"ITEM-1","issue":"2","issued":{"date-parts":[["2014"]]},"page":"8-18","title":"Pada Mata Kuliah Teori Bilangan Terhadap Prestasi","type":"article-journal","volume":"1"},"uris":["http://www.mendeley.com/documents/?uuid=eaf59582-eaf4-486f-8065-d2b828828dae"]}],"mendeley":{"formattedCitation":"(Tisngati &amp; Meifiani, 2014)","plainTextFormattedCitation":"(Tisngati &amp; Meifiani, 2014)","previouslyFormattedCitation":"(Tisngati &amp; Meifiani, 2014)"},"properties":{"noteIndex":0},"schema":"https://github.com/citation-style-language/schema/raw/master/csl-citation.json"}</w:instrText>
      </w:r>
      <w:r w:rsidR="00D3419C">
        <w:rPr>
          <w:rFonts w:ascii="Times New Roman" w:eastAsia="Calibri" w:hAnsi="Times New Roman" w:cs="Times New Roman"/>
        </w:rPr>
        <w:fldChar w:fldCharType="separate"/>
      </w:r>
      <w:r w:rsidR="00D3419C" w:rsidRPr="00D3419C">
        <w:rPr>
          <w:rFonts w:ascii="Times New Roman" w:eastAsia="Calibri" w:hAnsi="Times New Roman" w:cs="Times New Roman"/>
          <w:noProof/>
        </w:rPr>
        <w:t>(Tisngati &amp; Meifiani, 2014)</w:t>
      </w:r>
      <w:r w:rsidR="00D3419C">
        <w:rPr>
          <w:rFonts w:ascii="Times New Roman" w:eastAsia="Calibri" w:hAnsi="Times New Roman" w:cs="Times New Roman"/>
        </w:rPr>
        <w:fldChar w:fldCharType="end"/>
      </w:r>
      <w:r w:rsidRPr="003B031F">
        <w:rPr>
          <w:rFonts w:ascii="Times New Roman" w:eastAsia="Calibri" w:hAnsi="Times New Roman" w:cs="Times New Roman"/>
        </w:rPr>
        <w:t>, “pengasuhan otoriter adalah gaya pengasuhan yang kaku dan otoriter yang memaksa anak untuk mengikuti orang tuanya sepanjang waktu. Tidak banyak alasan untuk itu</w:t>
      </w:r>
      <w:r w:rsidR="0003061C">
        <w:rPr>
          <w:rFonts w:ascii="Times New Roman" w:eastAsia="Calibri" w:hAnsi="Times New Roman" w:cs="Times New Roman"/>
        </w:rPr>
        <w:t xml:space="preserve">”. Menurut Hetherington  dalam </w:t>
      </w:r>
      <w:r w:rsidRPr="003B031F">
        <w:rPr>
          <w:rFonts w:ascii="Times New Roman" w:eastAsia="Calibri" w:hAnsi="Times New Roman" w:cs="Times New Roman"/>
        </w:rPr>
        <w:t>model pola asuh otoriter anak muncul sebagai konflik, mudah tersinggung, murung, tidak bahagia, tanpa tujuan, takut, cemas, mudah marah, bermusuhan negatif dan Selingkuh, dengan perilaku agresif dan penarikan cemberut, rentan terhadap stres</w:t>
      </w:r>
      <w:r w:rsidR="0003061C">
        <w:rPr>
          <w:rFonts w:ascii="Times New Roman" w:eastAsia="Calibri" w:hAnsi="Times New Roman" w:cs="Times New Roman"/>
        </w:rPr>
        <w:fldChar w:fldCharType="begin" w:fldLock="1"/>
      </w:r>
      <w:r w:rsidR="0003061C">
        <w:rPr>
          <w:rFonts w:ascii="Times New Roman" w:eastAsia="Calibri" w:hAnsi="Times New Roman" w:cs="Times New Roman"/>
        </w:rPr>
        <w:instrText>ADDIN CSL_CITATION {"citationItems":[{"id":"ITEM-1","itemData":{"DOI":"10.29210/12017265","ISSN":"2476-9886","abstract":"&lt;p&gt;&lt;em&gt;T&lt;/em&gt;&lt;em&gt;he purpose of this research is to know the result of learning the student, the pattern to take care of the parent, and relation between the pattern of taking care of the parent with result of learning the student its implication to guidance and counseling in SMP Negeri 36 Sarolangun. The research is conducted with correlation descriptive method, that is one research to look for relation between on variable  with other variable  and then the data  or information is elaborated by using approach of quantitative, that is correlating between the pattern take care of parent and result the learning the student. The Result of this research that are: &lt;/em&gt;&lt;em&gt;(&lt;/em&gt;&lt;em&gt;1) the result of learning SMP Negeri 36&lt;/em&gt;&lt;em&gt; &lt;/em&gt;&lt;em&gt;Sarolangun  on the part  of is&lt;/em&gt;&lt;em&gt;, (&lt;/em&gt;&lt;em&gt;2) The  pattern take  care of  SMP Negeri  36  Sarolangun&lt;/em&gt;&lt;em&gt; a&lt;/em&gt;&lt;em&gt;s following: The authoritative parenting reside in high categories, the uninvolved reside high categories. The based on this research that researcher have found. This can be know that the relation which between the pattern take care with result of learning the student.&lt;/em&gt;&lt;em&gt;&lt;/em&gt;&lt;/p&gt;","author":[{"dropping-particle":"","family":"Karnangsyah","given":"Emi","non-dropping-particle":"","parse-names":false,"suffix":""}],"container-title":"Jurnal EDUCATIO: Jurnal Pendidikan Indonesia","id":"ITEM-1","issue":"1","issued":{"date-parts":[["2017"]]},"page":"1","title":"Hubungan Pola Asuh Orangtua Dengan Hasil Belajar Siswa Dan Implikinya Terhadap Pelayanan Bimbingan Dan Konseling","type":"article-journal","volume":"3"},"uris":["http://www.mendeley.com/documents/?uuid=b2992193-cedb-4bea-8380-dbfa80d9a974"]}],"mendeley":{"formattedCitation":"(Karnangsyah, 2017)","plainTextFormattedCitation":"(Karnangsyah, 2017)","previouslyFormattedCitation":"(Karnangsyah, 2017)"},"properties":{"noteIndex":0},"schema":"https://github.com/citation-style-language/schema/raw/master/csl-citation.json"}</w:instrText>
      </w:r>
      <w:r w:rsidR="0003061C">
        <w:rPr>
          <w:rFonts w:ascii="Times New Roman" w:eastAsia="Calibri" w:hAnsi="Times New Roman" w:cs="Times New Roman"/>
        </w:rPr>
        <w:fldChar w:fldCharType="separate"/>
      </w:r>
      <w:r w:rsidR="0003061C" w:rsidRPr="0003061C">
        <w:rPr>
          <w:rFonts w:ascii="Times New Roman" w:eastAsia="Calibri" w:hAnsi="Times New Roman" w:cs="Times New Roman"/>
          <w:noProof/>
        </w:rPr>
        <w:t>(Karnangsyah, 2017)</w:t>
      </w:r>
      <w:r w:rsidR="0003061C">
        <w:rPr>
          <w:rFonts w:ascii="Times New Roman" w:eastAsia="Calibri" w:hAnsi="Times New Roman" w:cs="Times New Roman"/>
        </w:rPr>
        <w:fldChar w:fldCharType="end"/>
      </w:r>
      <w:r w:rsidRPr="003B031F">
        <w:rPr>
          <w:rFonts w:ascii="Times New Roman" w:eastAsia="Calibri" w:hAnsi="Times New Roman" w:cs="Times New Roman"/>
        </w:rPr>
        <w:t>. Dari sini dapat dipahami bahwa anak dengan pola asuh otoriter tampak kontradiktif, murung, tidak bahagia, tanpa tujuan, penakut, mudah terganggu, pasif, apatis, dan mudah stres.</w:t>
      </w:r>
    </w:p>
    <w:p w14:paraId="6152BCD3" w14:textId="0FF04B01" w:rsidR="002C105E" w:rsidRPr="003B031F" w:rsidRDefault="002C105E" w:rsidP="003B031F">
      <w:pPr>
        <w:spacing w:line="360" w:lineRule="auto"/>
        <w:ind w:firstLine="357"/>
        <w:jc w:val="both"/>
        <w:rPr>
          <w:rFonts w:ascii="Times New Roman" w:eastAsia="Calibri" w:hAnsi="Times New Roman" w:cs="Times New Roman"/>
        </w:rPr>
      </w:pPr>
      <w:r w:rsidRPr="003B031F">
        <w:rPr>
          <w:rFonts w:ascii="Times New Roman" w:eastAsia="Calibri" w:hAnsi="Times New Roman" w:cs="Times New Roman"/>
        </w:rPr>
        <w:t>Pola asuh permisif atau memanjakan biasanya di mana orang tua memberi anak mereka kebebasan sebanyak mungkin untuk mengatur diri mereka sendiri. Anak-anak tidak diawasi dan dikendalikan dengan sangat ketat, dapat dikatakan bahwa anak-anak diawasi dengan sangat longgar. Ketika anak-anak dalam bahaya, mereka cenderung tidak menegur atau memperingatkan anak-anak dan memberikan sedikit bimbingan. Menurut Bau</w:t>
      </w:r>
      <w:r w:rsidR="0003061C">
        <w:rPr>
          <w:rFonts w:ascii="Times New Roman" w:eastAsia="Calibri" w:hAnsi="Times New Roman" w:cs="Times New Roman"/>
        </w:rPr>
        <w:t xml:space="preserve">mrind dalam </w:t>
      </w:r>
      <w:r w:rsidR="0003061C">
        <w:rPr>
          <w:rFonts w:ascii="Times New Roman" w:eastAsia="Calibri" w:hAnsi="Times New Roman" w:cs="Times New Roman"/>
        </w:rPr>
        <w:fldChar w:fldCharType="begin" w:fldLock="1"/>
      </w:r>
      <w:r w:rsidR="0003061C">
        <w:rPr>
          <w:rFonts w:ascii="Times New Roman" w:eastAsia="Calibri" w:hAnsi="Times New Roman" w:cs="Times New Roman"/>
        </w:rPr>
        <w:instrText>ADDIN CSL_CITATION {"citationItems":[{"id":"ITEM-1","itemData":{"DOI":"10.29210/12017265","ISSN":"2476-9886","abstract":"&lt;p&gt;&lt;em&gt;T&lt;/em&gt;&lt;em&gt;he purpose of this research is to know the result of learning the student, the pattern to take care of the parent, and relation between the pattern of taking care of the parent with result of learning the student its implication to guidance and counseling in SMP Negeri 36 Sarolangun. The research is conducted with correlation descriptive method, that is one research to look for relation between on variable  with other variable  and then the data  or information is elaborated by using approach of quantitative, that is correlating between the pattern take care of parent and result the learning the student. The Result of this research that are: &lt;/em&gt;&lt;em&gt;(&lt;/em&gt;&lt;em&gt;1) the result of learning SMP Negeri 36&lt;/em&gt;&lt;em&gt; &lt;/em&gt;&lt;em&gt;Sarolangun  on the part  of is&lt;/em&gt;&lt;em&gt;, (&lt;/em&gt;&lt;em&gt;2) The  pattern take  care of  SMP Negeri  36  Sarolangun&lt;/em&gt;&lt;em&gt; a&lt;/em&gt;&lt;em&gt;s following: The authoritative parenting reside in high categories, the uninvolved reside high categories. The based on this research that researcher have found. This can be know that the relation which between the pattern take care with result of learning the student.&lt;/em&gt;&lt;em&gt;&lt;/em&gt;&lt;/p&gt;","author":[{"dropping-particle":"","family":"Karnangsyah","given":"Emi","non-dropping-particle":"","parse-names":false,"suffix":""}],"container-title":"Jurnal EDUCATIO: Jurnal Pendidikan Indonesia","id":"ITEM-1","issue":"1","issued":{"date-parts":[["2017"]]},"page":"1","title":"Hubungan Pola Asuh Orangtua Dengan Hasil Belajar Siswa Dan Implikinya Terhadap Pelayanan Bimbingan Dan Konseling","type":"article-journal","volume":"3"},"uris":["http://www.mendeley.com/documents/?uuid=b2992193-cedb-4bea-8380-dbfa80d9a974"]}],"mendeley":{"formattedCitation":"(Karnangsyah, 2017)","plainTextFormattedCitation":"(Karnangsyah, 2017)","previouslyFormattedCitation":"(Karnangsyah, 2017)"},"properties":{"noteIndex":0},"schema":"https://github.com/citation-style-language/schema/raw/master/csl-citation.json"}</w:instrText>
      </w:r>
      <w:r w:rsidR="0003061C">
        <w:rPr>
          <w:rFonts w:ascii="Times New Roman" w:eastAsia="Calibri" w:hAnsi="Times New Roman" w:cs="Times New Roman"/>
        </w:rPr>
        <w:fldChar w:fldCharType="separate"/>
      </w:r>
      <w:r w:rsidR="0003061C" w:rsidRPr="0003061C">
        <w:rPr>
          <w:rFonts w:ascii="Times New Roman" w:eastAsia="Calibri" w:hAnsi="Times New Roman" w:cs="Times New Roman"/>
          <w:noProof/>
        </w:rPr>
        <w:t>(Karnangsyah, 2017)</w:t>
      </w:r>
      <w:r w:rsidR="0003061C">
        <w:rPr>
          <w:rFonts w:ascii="Times New Roman" w:eastAsia="Calibri" w:hAnsi="Times New Roman" w:cs="Times New Roman"/>
        </w:rPr>
        <w:fldChar w:fldCharType="end"/>
      </w:r>
      <w:r w:rsidRPr="003B031F">
        <w:rPr>
          <w:rFonts w:ascii="Times New Roman" w:eastAsia="Calibri" w:hAnsi="Times New Roman" w:cs="Times New Roman"/>
        </w:rPr>
        <w:t>, anak-anak dari pola asuh permisif dicirikan oleh impulsif, agresif, kuat, menantang, pemarah, prestasi buruk. Kurangnya tujuan dalam hidup.</w:t>
      </w:r>
    </w:p>
    <w:p w14:paraId="3E22D799" w14:textId="5CEE80B1" w:rsidR="002C105E" w:rsidRPr="003B031F" w:rsidRDefault="002C105E" w:rsidP="00623844">
      <w:pPr>
        <w:spacing w:line="360" w:lineRule="auto"/>
        <w:ind w:firstLine="363"/>
        <w:jc w:val="both"/>
        <w:rPr>
          <w:rFonts w:ascii="Times New Roman" w:eastAsia="Calibri" w:hAnsi="Times New Roman" w:cs="Times New Roman"/>
        </w:rPr>
      </w:pPr>
      <w:r w:rsidRPr="003B031F">
        <w:rPr>
          <w:rFonts w:ascii="Times New Roman" w:eastAsia="Calibri" w:hAnsi="Times New Roman" w:cs="Times New Roman"/>
        </w:rPr>
        <w:t>Pengasuhan yang tidak terlibat biasanya memberi anak-anak mereka sedikit waktu dan uang, dan waktu mereka terutama digunakan untuk kebutuhan pribadi mereka, seperti bekerja. Terkadang mereka menyimpan terlalu banyak uang untuk anak-</w:t>
      </w:r>
      <w:r w:rsidR="0003061C">
        <w:rPr>
          <w:rFonts w:ascii="Times New Roman" w:eastAsia="Calibri" w:hAnsi="Times New Roman" w:cs="Times New Roman"/>
        </w:rPr>
        <w:t xml:space="preserve">anak mereka. </w:t>
      </w:r>
      <w:r w:rsidR="00FA543C">
        <w:rPr>
          <w:rFonts w:ascii="Times New Roman" w:eastAsia="Calibri" w:hAnsi="Times New Roman" w:cs="Times New Roman"/>
        </w:rPr>
        <w:fldChar w:fldCharType="begin" w:fldLock="1"/>
      </w:r>
      <w:r w:rsidR="000F38B7">
        <w:rPr>
          <w:rFonts w:ascii="Times New Roman" w:eastAsia="Calibri" w:hAnsi="Times New Roman" w:cs="Times New Roman"/>
        </w:rPr>
        <w:instrText>ADDIN CSL_CITATION {"citationItems":[{"id":"ITEM-1","itemData":{"DOI":"10.31004/obsesi.v2i1.2","ISSN":"2356-1327","abstract":"Without realizing it, the development of the child's character does not appear spontaneously. There is a process that is experienced and passed, one of which is the development phase. The earliest character development period is for early childhood. How important are parents to notice the formation of the character of the early childhood they have. When talking about the formation of early childhood characters, we become reminded of the environmental and family factors that are close to the child. In this article, the author wants to discuss about the process of character building early childhood in three elements; family, school, and community. Based on the results of the study conducted, the authors found that the process of forming the character of early childhood, beginning from the family, then followed by the school, and the community followed by these early childhood. This community includes the play community, the tutoring community or the talent development course institution that the early childhood participates in. But, the main determining factor is the family as the smallest and first community for the children.","author":[{"dropping-particle":"","family":"Prasanti","given":"Ditha","non-dropping-particle":"","parse-names":false,"suffix":""},{"dropping-particle":"","family":"Fitriani","given":"Dinda Rakhma","non-dropping-particle":"","parse-names":false,"suffix":""}],"container-title":"Jurnal Obsesi : Jurnal Pendidikan Anak Usia Dini","id":"ITEM-1","issue":"1","issued":{"date-parts":[["2018"]]},"page":"13","title":"Pembentukan Karakter Anak Usia Dini: Keluarga, Sekolah, Dan Komunitas? (Studi Kualitatif tentang Pembentukan Karakter Anak Usia Dini Melalui Keluarga, Sekolah, dan Komunitas)","type":"article-journal","volume":"2"},"uris":["http://www.mendeley.com/documents/?uuid=d080e1d3-cbeb-4548-a3f4-92086c98c466"]}],"mendeley":{"formattedCitation":"(Prasanti &amp; Fitriani, 2018)","plainTextFormattedCitation":"(Prasanti &amp; Fitriani, 2018)","previouslyFormattedCitation":"(Prasanti &amp; Fitriani, 2018)"},"properties":{"noteIndex":0},"schema":"https://github.com/citation-style-language/schema/raw/master/csl-citation.json"}</w:instrText>
      </w:r>
      <w:r w:rsidR="00FA543C">
        <w:rPr>
          <w:rFonts w:ascii="Times New Roman" w:eastAsia="Calibri" w:hAnsi="Times New Roman" w:cs="Times New Roman"/>
        </w:rPr>
        <w:fldChar w:fldCharType="separate"/>
      </w:r>
      <w:r w:rsidR="00FA543C" w:rsidRPr="00FA543C">
        <w:rPr>
          <w:rFonts w:ascii="Times New Roman" w:eastAsia="Calibri" w:hAnsi="Times New Roman" w:cs="Times New Roman"/>
          <w:noProof/>
        </w:rPr>
        <w:t>(Prasanti &amp; Fitriani, 2018)</w:t>
      </w:r>
      <w:r w:rsidR="00FA543C">
        <w:rPr>
          <w:rFonts w:ascii="Times New Roman" w:eastAsia="Calibri" w:hAnsi="Times New Roman" w:cs="Times New Roman"/>
        </w:rPr>
        <w:fldChar w:fldCharType="end"/>
      </w:r>
      <w:r w:rsidRPr="003B031F">
        <w:rPr>
          <w:rFonts w:ascii="Times New Roman" w:eastAsia="Calibri" w:hAnsi="Times New Roman" w:cs="Times New Roman"/>
        </w:rPr>
        <w:t>mencatat bahwa orang tua yang tidak berpartisipasi adalah orang tua yang mengabaikan anaknya, orang tua yang lebih mementingkan kepentingannya sendiri daripada anaknya, dan orang tua yang tidak ikut serta dalam kegiatan anaknya. Pola asuh cenderung impulsif, tidak tertarik dengan pendidikan anak, dan tidak memiliki tujuan jangka panjang bagi kehidupan anak.</w:t>
      </w:r>
    </w:p>
    <w:p w14:paraId="59B5E677" w14:textId="29B9C6A2" w:rsidR="002C105E" w:rsidRPr="003B031F" w:rsidRDefault="002C105E" w:rsidP="00623844">
      <w:pPr>
        <w:spacing w:line="360" w:lineRule="auto"/>
        <w:ind w:firstLine="436"/>
        <w:jc w:val="both"/>
        <w:rPr>
          <w:rFonts w:ascii="Times New Roman" w:eastAsia="Calibri" w:hAnsi="Times New Roman" w:cs="Times New Roman"/>
        </w:rPr>
      </w:pPr>
      <w:r w:rsidRPr="003B031F">
        <w:rPr>
          <w:rFonts w:ascii="Times New Roman" w:eastAsia="Calibri" w:hAnsi="Times New Roman" w:cs="Times New Roman"/>
        </w:rPr>
        <w:t xml:space="preserve">Setiap orang tua memiliki cara dan pola mereka sendiri dalam membesarkan dan membimbing anak-anak mereka, dan mereka percaya bahwa pola tersebut adalah yang tepat untuk kebutuhan mereka. </w:t>
      </w:r>
      <w:r w:rsidRPr="003B031F">
        <w:rPr>
          <w:rFonts w:ascii="Times New Roman" w:eastAsia="Calibri" w:hAnsi="Times New Roman" w:cs="Times New Roman"/>
        </w:rPr>
        <w:lastRenderedPageBreak/>
        <w:t>Setidaknya ada tiga (tiga) jenis model pola asuh yang umum digunakan di masyarakat, yaitu pola asuh otoriter, pola asuh demokratis, dan pola asuh laissez-f</w:t>
      </w:r>
      <w:r w:rsidR="0003061C">
        <w:rPr>
          <w:rFonts w:ascii="Times New Roman" w:eastAsia="Calibri" w:hAnsi="Times New Roman" w:cs="Times New Roman"/>
        </w:rPr>
        <w:t xml:space="preserve">aire. Menurut </w:t>
      </w:r>
      <w:r w:rsidR="0003061C">
        <w:rPr>
          <w:rFonts w:ascii="Times New Roman" w:eastAsia="Calibri" w:hAnsi="Times New Roman" w:cs="Times New Roman"/>
        </w:rPr>
        <w:fldChar w:fldCharType="begin" w:fldLock="1"/>
      </w:r>
      <w:r w:rsidR="0086180E">
        <w:rPr>
          <w:rFonts w:ascii="Times New Roman" w:eastAsia="Calibri" w:hAnsi="Times New Roman" w:cs="Times New Roman"/>
        </w:rPr>
        <w:instrText>ADDIN CSL_CITATION {"citationItems":[{"id":"ITEM-1","itemData":{"author":[{"dropping-particle":"","family":"Manurung","given":"","non-dropping-particle":"","parse-names":false,"suffix":""}],"id":"ITEM-1","issued":{"date-parts":[["1995"]]},"publisher":"Indonesia Publishing Home.","publisher-place":"Bandung","title":"Manajemen Keluarga.","type":"book"},"uris":["http://www.mendeley.com/documents/?uuid=93f6b3f0-5f31-4907-9266-739384914f5d"]}],"mendeley":{"formattedCitation":"(Manurung, 1995)","plainTextFormattedCitation":"(Manurung, 1995)","previouslyFormattedCitation":"(Manurung, 1995)"},"properties":{"noteIndex":0},"schema":"https://github.com/citation-style-language/schema/raw/master/csl-citation.json"}</w:instrText>
      </w:r>
      <w:r w:rsidR="0003061C">
        <w:rPr>
          <w:rFonts w:ascii="Times New Roman" w:eastAsia="Calibri" w:hAnsi="Times New Roman" w:cs="Times New Roman"/>
        </w:rPr>
        <w:fldChar w:fldCharType="separate"/>
      </w:r>
      <w:r w:rsidR="0003061C" w:rsidRPr="0003061C">
        <w:rPr>
          <w:rFonts w:ascii="Times New Roman" w:eastAsia="Calibri" w:hAnsi="Times New Roman" w:cs="Times New Roman"/>
          <w:noProof/>
        </w:rPr>
        <w:t>(Manurung, 1995)</w:t>
      </w:r>
      <w:r w:rsidR="0003061C">
        <w:rPr>
          <w:rFonts w:ascii="Times New Roman" w:eastAsia="Calibri" w:hAnsi="Times New Roman" w:cs="Times New Roman"/>
        </w:rPr>
        <w:fldChar w:fldCharType="end"/>
      </w:r>
      <w:r w:rsidRPr="003B031F">
        <w:rPr>
          <w:rFonts w:ascii="Times New Roman" w:eastAsia="Calibri" w:hAnsi="Times New Roman" w:cs="Times New Roman"/>
        </w:rPr>
        <w:t>, beberapa faktor yang mempengaruhi pola asuh ini adalah: (1) latar belakang pola asuh, di mana orang tua mempelajari metode pengasuhan dari orang tua sendiri; (2) tingkat pendidikan orang tua. Orang tua dengan tingkat pendidikan tinggi dan orang tua dengan tingkat pendidikan rendah memiliki pola asuh yang berbeda; (3) Status ekonomi dan pekerjaan orang tua. Orang tua yang sering disibukkan dengan pekerjaan terkadang kurang memperhatikan kesejahteraan anaknya. Keadaan ini mengakibatkan fungsi atau peran “orang tua” diserahkan kepada asisten, dan pola asuh yang dihasilkan sesuai dengan pengasuhan yang diberikan oleh asisten.</w:t>
      </w:r>
    </w:p>
    <w:p w14:paraId="325753EC" w14:textId="0A60D7E8" w:rsidR="002C105E" w:rsidRPr="003B031F" w:rsidRDefault="0086180E" w:rsidP="00623844">
      <w:pPr>
        <w:spacing w:line="360" w:lineRule="auto"/>
        <w:ind w:firstLine="363"/>
        <w:jc w:val="both"/>
        <w:rPr>
          <w:rFonts w:ascii="Times New Roman" w:eastAsia="Calibri" w:hAnsi="Times New Roman" w:cs="Times New Roman"/>
        </w:rPr>
      </w:pPr>
      <w:r>
        <w:rPr>
          <w:rFonts w:ascii="Times New Roman" w:eastAsia="Calibri" w:hAnsi="Times New Roman" w:cs="Times New Roman"/>
        </w:rPr>
        <w:t xml:space="preserve">Mindel dalam Walker </w:t>
      </w:r>
      <w:r>
        <w:rPr>
          <w:rFonts w:ascii="Times New Roman" w:eastAsia="Calibri" w:hAnsi="Times New Roman" w:cs="Times New Roman"/>
        </w:rPr>
        <w:fldChar w:fldCharType="begin" w:fldLock="1"/>
      </w:r>
      <w:r w:rsidR="00894ED3">
        <w:rPr>
          <w:rFonts w:ascii="Times New Roman" w:eastAsia="Calibri" w:hAnsi="Times New Roman" w:cs="Times New Roman"/>
        </w:rPr>
        <w:instrText>ADDIN CSL_CITATION {"citationItems":[{"id":"ITEM-1","itemData":{"author":[{"dropping-particle":"","family":"Walker","given":"C.E.","non-dropping-particle":"","parse-names":false,"suffix":""}],"id":"ITEM-1","issued":{"date-parts":[["1992"]]},"publisher":"A Wiley-Inter Science","publisher-place":"Canada","title":"The Handbook of Clinical Child Psychology","type":"book"},"uris":["http://www.mendeley.com/documents/?uuid=22bb79d7-0924-4523-b574-4a3dd8555a0e"]}],"mendeley":{"formattedCitation":"(Walker, 1992)","plainTextFormattedCitation":"(Walker, 1992)","previouslyFormattedCitation":"(Walker, 1992)"},"properties":{"noteIndex":0},"schema":"https://github.com/citation-style-language/schema/raw/master/csl-citation.json"}</w:instrText>
      </w:r>
      <w:r>
        <w:rPr>
          <w:rFonts w:ascii="Times New Roman" w:eastAsia="Calibri" w:hAnsi="Times New Roman" w:cs="Times New Roman"/>
        </w:rPr>
        <w:fldChar w:fldCharType="separate"/>
      </w:r>
      <w:r w:rsidRPr="0086180E">
        <w:rPr>
          <w:rFonts w:ascii="Times New Roman" w:eastAsia="Calibri" w:hAnsi="Times New Roman" w:cs="Times New Roman"/>
          <w:noProof/>
        </w:rPr>
        <w:t>(Walker, 1992)</w:t>
      </w:r>
      <w:r>
        <w:rPr>
          <w:rFonts w:ascii="Times New Roman" w:eastAsia="Calibri" w:hAnsi="Times New Roman" w:cs="Times New Roman"/>
        </w:rPr>
        <w:fldChar w:fldCharType="end"/>
      </w:r>
      <w:r w:rsidR="002C105E" w:rsidRPr="003B031F">
        <w:rPr>
          <w:rFonts w:ascii="Times New Roman" w:eastAsia="Calibri" w:hAnsi="Times New Roman" w:cs="Times New Roman"/>
        </w:rPr>
        <w:t xml:space="preserve"> lebih lanjut menjelaskan pola asuh yang dibentuk oleh faktor-faktor berikut: (1) Budaya lokal. Dalam hal ini meliputi: aturan, norma, adat istiadat, dan budaya yang berkembang di dalamnya; (2) ideologi orang tua. Orang tua dengan keyakinan dan ideologi tertentu seringkali mewariskannya kepada anak-anaknya, dengan harapan nilai dan ideologi tersebut dapat ditanam dan dikembangkan oleh anak-anaknya kelak; (3) Letak geografis dan norma moral. Dataran tinggi dan dataran rendah tentunya memiliki karakteristik yang berbeda, sesuai dengan kebutuhan dan tradisi perkembangan masing-masing daerah; (4) Orientasi keagamaan. Orang tua yang menganut agama dan keyakinan agama tertentu selalu berusaha agar anaknya kelak dapat mengikutinya; (5) Status ekonomi. Kesempatan dan fasilitas yang diberikan dan lingkungan materi yang mendukung, di mana kondisi keuangan cukup, sering menyebabkan model pengasuhan untuk mengadopsi perlakuan tertentu yang dianggap tepat oleh orang tua; (6) Bakat dan kemampuan orang tua. Orang tua yang memiliki keterampilan komunikasi dan bergaul dengan anak-anaknya dengan cara yang benar cenderung mengembangkan gaya pengasuhan yang sesuai untuk anak-anaknya; (7) Gaya Hidup. Gaya hidup masyarakat di pedesaan dan perkotaan seringkali memiliki banyak cara yang berbeda dalam mengatur interaksi orang tua-anak.</w:t>
      </w:r>
    </w:p>
    <w:p w14:paraId="5B3B65C4" w14:textId="79622150" w:rsidR="002C105E" w:rsidRPr="003B031F" w:rsidRDefault="002C105E" w:rsidP="00623844">
      <w:pPr>
        <w:spacing w:line="360" w:lineRule="auto"/>
        <w:ind w:firstLine="363"/>
        <w:jc w:val="both"/>
        <w:rPr>
          <w:rFonts w:ascii="Times New Roman" w:eastAsia="Calibri" w:hAnsi="Times New Roman" w:cs="Times New Roman"/>
        </w:rPr>
      </w:pPr>
      <w:r w:rsidRPr="003B031F">
        <w:rPr>
          <w:rFonts w:ascii="Times New Roman" w:eastAsia="Calibri" w:hAnsi="Times New Roman" w:cs="Times New Roman"/>
        </w:rPr>
        <w:t>Pola asuh anak yang tidak tepat oleh orang tua juga ditengarai dapat menurunkan prestasi akademik anak. Membiarkan anak menjadi tidak disiplin, tidak bersemangat dalam belajar, dan mengutamakan bermain dapat membuat mereka malas dan sering membolos. Sebaliknya perlakuan yang baik dan efektif terhadap anak akan menyebabkan perkembangan belajar yang baik pula. Memungkinkan anak mencapai prestasi yang diharapkan dan mampu mencapai apa yang d</w:t>
      </w:r>
      <w:r w:rsidR="00894ED3">
        <w:rPr>
          <w:rFonts w:ascii="Times New Roman" w:eastAsia="Calibri" w:hAnsi="Times New Roman" w:cs="Times New Roman"/>
        </w:rPr>
        <w:t xml:space="preserve">iinginkannya </w:t>
      </w:r>
      <w:r w:rsidR="00894ED3">
        <w:rPr>
          <w:rFonts w:ascii="Times New Roman" w:eastAsia="Calibri" w:hAnsi="Times New Roman" w:cs="Times New Roman"/>
        </w:rPr>
        <w:fldChar w:fldCharType="begin" w:fldLock="1"/>
      </w:r>
      <w:r w:rsidR="007430BF">
        <w:rPr>
          <w:rFonts w:ascii="Times New Roman" w:eastAsia="Calibri" w:hAnsi="Times New Roman" w:cs="Times New Roman"/>
        </w:rPr>
        <w:instrText>ADDIN CSL_CITATION {"citationItems":[{"id":"ITEM-1","itemData":{"abstract":"Keluarga, terutama orangtua, memberikan contoh kepada anak-anaknya dan juga memberikan perlakuan yang baik kepada anaknya dalam belajar agar mencapai perkembangan dengan baik dan dapat meraih cita-cita yang diinginkannya serta dapat berguna bagi keluarga mereka pada masa yang akan datang. Namun, dari fenomena yang terjadi di lapangan dapat dilihat banyak terjadi penyimpangan tingkah-laku anak-anak dan remaja. Salah satu penyebabnya adalah pola asuh orangtua yang kurang baik terhadap anak, antara lain kegagalan dalam memantau anak secara memadai, mendisiplinkan anak yang kurang efektif, dan kurangnya kasih sayang orangtua terhadap anaknya serta kurang memberikan tanggung jawab kepada anaknya atas tindakan yang dilakukan. Penelitian ini menggunakan pendekatan deskriptif korelasional. sampel penelitian ini adalah anak usia dini di TK Cahaya Bunda yang berjumlah 25. Instrumen penelitian ini berupa angket mengenai pola asuh orangtua dan hasil belajar anak berupa capaian perkembangan anak. Data yang diperoleh dianalisis dengan menggunakan teknik statistik Korelasi Product Moment melalui bantuan program Microsoft Office Excel dan SPSS versi 16.0. Temuan hasil penelitian mengungkapkan bahwa hasil penelitian menunjukan ada hubungan positif dan signifikan antara pola asuh orangtua dengan hasil belajar anak anak, dengan nilai koefisien korelasi variabel X dan Y yaitu 0,817 dengan taraf signifikan 0,01 dengan jumlah responden 25 serta dengan tingkat keeratan hubungan berada pada kategori sangat","author":[{"dropping-particle":"","family":"Reswita","given":"","non-dropping-particle":"","parse-names":false,"suffix":""}],"container-title":"PAUD Lectura: Jurnal Pendidikan Anak Usia Dini,","id":"ITEM-1","issue":"1","issued":{"date-parts":[["2017"]]},"page":"72-81","title":"Hubungan Pola Asuh Orangtua dengan Capaian Perkembangan Anak","type":"article-journal","volume":"1"},"uris":["http://www.mendeley.com/documents/?uuid=fdb6d6f3-81a0-44db-a502-f34a52e20101"]}],"mendeley":{"formattedCitation":"(Reswita, 2017)","plainTextFormattedCitation":"(Reswita, 2017)","previouslyFormattedCitation":"(Reswita, 2017)"},"properties":{"noteIndex":0},"schema":"https://github.com/citation-style-language/schema/raw/master/csl-citation.json"}</w:instrText>
      </w:r>
      <w:r w:rsidR="00894ED3">
        <w:rPr>
          <w:rFonts w:ascii="Times New Roman" w:eastAsia="Calibri" w:hAnsi="Times New Roman" w:cs="Times New Roman"/>
        </w:rPr>
        <w:fldChar w:fldCharType="separate"/>
      </w:r>
      <w:r w:rsidR="00894ED3" w:rsidRPr="00894ED3">
        <w:rPr>
          <w:rFonts w:ascii="Times New Roman" w:eastAsia="Calibri" w:hAnsi="Times New Roman" w:cs="Times New Roman"/>
          <w:noProof/>
        </w:rPr>
        <w:t>(Reswita, 2017)</w:t>
      </w:r>
      <w:r w:rsidR="00894ED3">
        <w:rPr>
          <w:rFonts w:ascii="Times New Roman" w:eastAsia="Calibri" w:hAnsi="Times New Roman" w:cs="Times New Roman"/>
        </w:rPr>
        <w:fldChar w:fldCharType="end"/>
      </w:r>
      <w:r w:rsidRPr="003B031F">
        <w:rPr>
          <w:rFonts w:ascii="Times New Roman" w:eastAsia="Calibri" w:hAnsi="Times New Roman" w:cs="Times New Roman"/>
        </w:rPr>
        <w:t>.</w:t>
      </w:r>
    </w:p>
    <w:p w14:paraId="10BBF2AA" w14:textId="7AE4739D" w:rsidR="002C105E" w:rsidRPr="002C105E" w:rsidRDefault="002C105E" w:rsidP="00623844">
      <w:pPr>
        <w:spacing w:line="360" w:lineRule="auto"/>
        <w:ind w:firstLine="363"/>
        <w:jc w:val="both"/>
        <w:rPr>
          <w:rFonts w:ascii="Times New Roman" w:eastAsia="Calibri" w:hAnsi="Times New Roman" w:cs="Times New Roman"/>
        </w:rPr>
      </w:pPr>
      <w:r w:rsidRPr="003B031F">
        <w:rPr>
          <w:rFonts w:ascii="Times New Roman" w:eastAsia="Calibri" w:hAnsi="Times New Roman" w:cs="Times New Roman"/>
        </w:rPr>
        <w:t xml:space="preserve">Hasil belajar yang dicapai dapat dipengaruhi oleh faktor-faktor berikut, yaitu: (1) faktor internal, yaitu faktor yang berasal dari anak; (2) faktor eksternal, yaitu faktor yang terjadi di luar karakter anak, dan faktor lingkungan. lingkungan keluarga adalah salah satunya. Keluarga merupakan tempat anak pertama kali bersosialisasi dan lingkungan pertama dimana kemampuan kepribadian anak terbentuk. Pentingnya pendidikan anak dalam lingkungan keluarga memungkinkan keluarga berdampak pada </w:t>
      </w:r>
      <w:r w:rsidRPr="003B031F">
        <w:rPr>
          <w:rFonts w:ascii="Times New Roman" w:eastAsia="Calibri" w:hAnsi="Times New Roman" w:cs="Times New Roman"/>
        </w:rPr>
        <w:lastRenderedPageBreak/>
        <w:t>keberhasilan seorang anak. Anak diasuh dan dibesarkan oleh orang tuanya yang menginginkan mereka tumbuh menjadi ora</w:t>
      </w:r>
      <w:r w:rsidR="00E00789">
        <w:rPr>
          <w:rFonts w:ascii="Times New Roman" w:eastAsia="Calibri" w:hAnsi="Times New Roman" w:cs="Times New Roman"/>
        </w:rPr>
        <w:t xml:space="preserve">ng yang baik </w:t>
      </w:r>
      <w:r w:rsidRPr="003B031F">
        <w:rPr>
          <w:rFonts w:ascii="Times New Roman" w:eastAsia="Calibri" w:hAnsi="Times New Roman" w:cs="Times New Roman"/>
        </w:rPr>
        <w:t>.</w:t>
      </w:r>
    </w:p>
    <w:p w14:paraId="15590ACC" w14:textId="0096F241" w:rsidR="002C105E" w:rsidRPr="002C105E" w:rsidRDefault="007430BF" w:rsidP="00277CC7">
      <w:pPr>
        <w:spacing w:line="360" w:lineRule="auto"/>
        <w:ind w:firstLine="363"/>
        <w:jc w:val="both"/>
        <w:rPr>
          <w:rFonts w:ascii="Times New Roman" w:eastAsia="Calibri" w:hAnsi="Times New Roman" w:cs="Times New Roman"/>
          <w:lang w:val="de-AT"/>
        </w:rPr>
      </w:pPr>
      <w:r>
        <w:rPr>
          <w:rFonts w:ascii="Times New Roman" w:eastAsia="Calibri" w:hAnsi="Times New Roman" w:cs="Times New Roman"/>
        </w:rPr>
        <w:fldChar w:fldCharType="begin" w:fldLock="1"/>
      </w:r>
      <w:r w:rsidR="00945A03">
        <w:rPr>
          <w:rFonts w:ascii="Times New Roman" w:eastAsia="Calibri" w:hAnsi="Times New Roman" w:cs="Times New Roman"/>
        </w:rPr>
        <w:instrText>ADDIN CSL_CITATION {"citationItems":[{"id":"ITEM-1","itemData":{"DOI":"10.33830/jp.v17i2.273.2016","ISSN":"1411-1942","abstract":"The aims of the study is to analyze the partial and simultaneous influence of parent role and parenting patterns on students learning achievement at Elementary Public School (Sekolah Dasar Negeri) in the District of West Bogor. A survey was conducted by distributing questionnaires to the respondents, complemented with interview for qualitative data. Student achievement is collected as part of the research data. The respondents are 100 parents from 50 schools throughout the district. The results of the study reveals that there is a positive and significant partial influence of parent role and parenting pattern on student learning achievement. Parent role and parenting pattern also have positive and significant simultaneous effect on student learning achievement. It can be concluded that efforts to improve student learning achievement should take into account parent role and parenting patterns.\r  \r Tujuan dari penelitian ini adalah untuk menganalisis pengaruh parsial dan simultan peran orangtua dan pola pengasuhan terhadap prestasi belajar siswa di Sekolah Dasar Negeri di Kabupaten Bogor Barat. Pengumpulan data dilakukan melalui survei dengan menyebarkan kuesioner kepada responden, dilengkapi dengan wawancara untuk data kualitatif. Prestasi siswa dikumpulkan sebagai bagian dari data penelitian. Responden penelitian adalah 100 orang tua dari 50 sekolah di seluruh kabupaten. Hasil penelitian menunjukkan bahwa terdapat pengaruh parsial yang positif dan signifikan peran orangtua dan pola pengasuhan terhadap prestasi belajar siswa. Peran orang tua dan pola pengasuhan secara simultan juga berpengaruh positif dan signifikan terhadap prestasi belajar siswa. Dengan demikian dapat disimpulkan bahwa upaya peningkatan prestasi belajar siswa harus memperhatikan peran orang tua dan pola pengasuhan siswa oleh orang tua di rumah.","author":[{"dropping-particle":"","family":"Ratna Ningrum","given":"Wulan","non-dropping-particle":"","parse-names":false,"suffix":""}],"container-title":"Jurnal Pendidikan","id":"ITEM-1","issue":"2","issued":{"date-parts":[["2018"]]},"page":"129-137","title":"Pengaruh Peranan Dan Pola Asuh Orang Tua Terhadap Hasil Belajar Siswa Sekolah Dasar Negeri (Sdn) Di Kecamatan Bogor Barat","type":"article-journal","volume":"17"},"uris":["http://www.mendeley.com/documents/?uuid=aeade371-e201-4134-8cea-4cfd18c4e9ed"]}],"mendeley":{"formattedCitation":"(Ratna Ningrum, 2018)","plainTextFormattedCitation":"(Ratna Ningrum, 2018)","previouslyFormattedCitation":"(Ratna Ningrum, 2018)"},"properties":{"noteIndex":0},"schema":"https://github.com/citation-style-language/schema/raw/master/csl-citation.json"}</w:instrText>
      </w:r>
      <w:r>
        <w:rPr>
          <w:rFonts w:ascii="Times New Roman" w:eastAsia="Calibri" w:hAnsi="Times New Roman" w:cs="Times New Roman"/>
        </w:rPr>
        <w:fldChar w:fldCharType="separate"/>
      </w:r>
      <w:r w:rsidRPr="007430BF">
        <w:rPr>
          <w:rFonts w:ascii="Times New Roman" w:eastAsia="Calibri" w:hAnsi="Times New Roman" w:cs="Times New Roman"/>
          <w:noProof/>
        </w:rPr>
        <w:t>(Ratna Ningrum, 2018)</w:t>
      </w:r>
      <w:r>
        <w:rPr>
          <w:rFonts w:ascii="Times New Roman" w:eastAsia="Calibri" w:hAnsi="Times New Roman" w:cs="Times New Roman"/>
        </w:rPr>
        <w:fldChar w:fldCharType="end"/>
      </w:r>
      <w:r w:rsidRPr="007430BF">
        <w:rPr>
          <w:rFonts w:ascii="Times New Roman" w:eastAsia="Calibri" w:hAnsi="Times New Roman" w:cs="Times New Roman"/>
        </w:rPr>
        <w:t xml:space="preserve"> </w:t>
      </w:r>
      <w:r w:rsidR="002C105E" w:rsidRPr="002C105E">
        <w:rPr>
          <w:rFonts w:ascii="Times New Roman" w:eastAsia="Calibri" w:hAnsi="Times New Roman" w:cs="Times New Roman"/>
        </w:rPr>
        <w:t>mengemukakan bahwa orang tua juga bertanggung jawab atas kemajuan belajar anaknya. Aktivitas belajar anak di dalam kelas dipengaruhi oleh berbagai faktor, baik internal maupun eksternal. Secara internal, anak membutuhkan dukungan dan keyakinan bahwa dirinya mampu dan berharga sehingga tumbuh rasa percaya diri, minat dan keinginan untuk memperbaiki diri. Luarnya berasal dari lingkungan rumah anak, lingkungan sekolah dan lingkungan masyarakat. Diantara faktor-faktor yang mempengaruhi perilaku bermasalah anak, faktor keluarga merupakan faktor yang sangat penting, karena pengenalan keluarga antara orang tua dan anak akan penuh dengan kasih sayang, ketenangan dan kedamaian, sehingga anak akan tumbuh dan berkembang menuju kedewasaan. (2016: 129). Hubungan yang erat antara orang tua dan anak dapat menjadi salah satu faktor keberhasilan kegiatan belajar anak. Terutama kedekatan ibu dan anak, karena ibu adalah orang yang paling dekat dengan anak</w:t>
      </w:r>
      <w:r w:rsidR="002C105E" w:rsidRPr="002C105E">
        <w:rPr>
          <w:rFonts w:ascii="Times New Roman" w:eastAsia="Calibri" w:hAnsi="Times New Roman" w:cs="Times New Roman"/>
          <w:lang w:val="de-AT"/>
        </w:rPr>
        <w:t>.</w:t>
      </w:r>
    </w:p>
    <w:p w14:paraId="13FFFFF1" w14:textId="73EE4966" w:rsidR="002C105E" w:rsidRPr="00444F06" w:rsidRDefault="002C105E" w:rsidP="00277CC7">
      <w:pPr>
        <w:spacing w:line="360" w:lineRule="auto"/>
        <w:ind w:firstLine="363"/>
        <w:jc w:val="both"/>
        <w:rPr>
          <w:rFonts w:ascii="Times New Roman" w:eastAsia="Calibri" w:hAnsi="Times New Roman" w:cs="Times New Roman"/>
          <w:lang w:val="en-US"/>
        </w:rPr>
      </w:pPr>
      <w:r w:rsidRPr="002C105E">
        <w:rPr>
          <w:rFonts w:ascii="Times New Roman" w:eastAsia="Calibri" w:hAnsi="Times New Roman" w:cs="Times New Roman"/>
          <w:lang w:val="de-AT"/>
        </w:rPr>
        <w:t xml:space="preserve">Namun pada kenyataannya, banyak ibu yang tidak sempat menemani anaknya karena alasan pekerjaan. </w:t>
      </w:r>
      <w:r w:rsidRPr="00945A03">
        <w:rPr>
          <w:rFonts w:ascii="Times New Roman" w:eastAsia="Calibri" w:hAnsi="Times New Roman" w:cs="Times New Roman"/>
          <w:lang w:val="en-US"/>
        </w:rPr>
        <w:t xml:space="preserve">Dalam penelitian </w:t>
      </w:r>
      <w:r w:rsidR="00945A03">
        <w:rPr>
          <w:rFonts w:ascii="Times New Roman" w:eastAsia="Calibri" w:hAnsi="Times New Roman" w:cs="Times New Roman"/>
          <w:lang w:val="de-AT"/>
        </w:rPr>
        <w:fldChar w:fldCharType="begin" w:fldLock="1"/>
      </w:r>
      <w:r w:rsidR="00945A03">
        <w:rPr>
          <w:rFonts w:ascii="Times New Roman" w:eastAsia="Calibri" w:hAnsi="Times New Roman" w:cs="Times New Roman"/>
          <w:lang w:val="en-US"/>
        </w:rPr>
        <w:instrText>ADDIN CSL_CITATION {"citationItems":[{"id":"ITEM-1","itemData":{"DOI":"10.7454/jki.v20i1.439","ISSN":"1410-4490","abstract":"Anak merupakan aset berharga suatu bangsa karena merupakan generasi penerus. Perhatian yang kurang akibat kesibukan orang tua yang bekerja menyebabkan anak berisiko mengalami penyimpangan tumbuh kembang. Tujuan penelitian ini adalah mengidentifikasi hubungan antara jenis pola asuh, status bekerja, dan waktu bekerja orang tua bekerja dengan penyimpangan pertumbuhan dan perkembangan pada anak. Penelitian potong lintang ini melibatkan sampel 73 responden yang berada di wilayah Kecamatan Kramat Jati, Jakarta Timur. Sampel dipilih menggunakan  stratified random sampling . Didapatkan 77% anak pertumbuhannya baik dan 56,2% perkembangannya sesuai. Sebanyak 23% anak ditemukan memiliki minimal satu hasil pengukuran indikator pertumbuhan yang tidak normal dan sebanyak 4,1% anak dicurigai kemungkinan ada penyimpangan perkembangan. Selain itu, hasil analisis data menunjukkan tidak ada hubungan yang signifikan antara pola asuh dengan pertumbuhan (p= 1,000, α= 0,05), pola asuh dan perkembangan (p= 1,000, α= 0,05), status orang tua bekerja dan pertumbuhan (p= 0,362, α= 0,05 ), status orang tua bekerja dan perkembangan (p= 0,901, α= 0,05), waktu orang tua bekerja dan pertumbuhan (p= 0,497, α= 0,05), waktu orang tua bekerja dan perkembangan (p= 1,000, α= 0,05). Orangtua yang bekerja bukanlah faktor penghambat dalam tumbuh kembang anak.       Abstract             Growth and Development Deviation in Children with Working Parents.    Children is the nation precious asset. As the future generation, high quality children is needed to achieve bright future of the nation. Less attention to the growth and development supported factor due to the working parent causes growth and development deviation in children.The aim of this study was to identify the relationship between parenting style of working parent with growth and development deviation in children. The study cross sectional   study involved in   73 respondents in Kramat Jati district, Jakarta Timur, using   stratified     random   sampling. The results were 77% children had good growth and 56  .  2% children had appropriate development. 23% children had minimun one abnormal growth indicator and 4  .  1% children was suspected to had development deviation. Data analyzes showed that there was no significant relationship between parenting style and growth (p=     1  .  000, α=     0  .  05), parenting style and development (p=     1  .  000, α=     0  .  05), parent working status and growth (p=     0  .  497, α=     0  .  0…","author":[{"dropping-particle":"","family":"Handayani","given":"Dewi Sri","non-dropping-particle":"","parse-names":false,"suffix":""},{"dropping-particle":"","family":"Sulastri","given":"Anisa","non-dropping-particle":"","parse-names":false,"suffix":""},{"dropping-particle":"","family":"Mariha","given":"Tri","non-dropping-particle":"","parse-names":false,"suffix":""},{"dropping-particle":"","family":"Nurhaeni","given":"Nani","non-dropping-particle":"","parse-names":false,"suffix":""}],"container-title":"Jurnal Keperawatan Indonesia","id":"ITEM-1","issue":"1","issued":{"date-parts":[["2017"]]},"page":"48-55","title":"Penyimpangan Tumbuh Kembang Anak dengan Orang Tua Bekerja","type":"article-journal","volume":"20"},"uris":["http://www.mendeley.com/documents/?uuid=ee06b3db-687a-492c-bb64-b5eba44887eb"]}],"mendeley":{"formattedCitation":"(Handayani, Sulastri, Mariha, &amp; Nurhaeni, 2017)","plainTextFormattedCitation":"(Handayani, Sulastri, Mariha, &amp; Nurhaeni, 2017)","previouslyFormattedCitation":"(Handayani, Sulastri, Mariha, &amp; Nurhaeni, 2017)"},"properties":{"noteIndex":0},"schema":"https://github.com/citation-style-language/schema/raw/master/csl-citation.json"}</w:instrText>
      </w:r>
      <w:r w:rsidR="00945A03">
        <w:rPr>
          <w:rFonts w:ascii="Times New Roman" w:eastAsia="Calibri" w:hAnsi="Times New Roman" w:cs="Times New Roman"/>
          <w:lang w:val="de-AT"/>
        </w:rPr>
        <w:fldChar w:fldCharType="separate"/>
      </w:r>
      <w:r w:rsidR="00945A03" w:rsidRPr="00945A03">
        <w:rPr>
          <w:rFonts w:ascii="Times New Roman" w:eastAsia="Calibri" w:hAnsi="Times New Roman" w:cs="Times New Roman"/>
          <w:noProof/>
          <w:lang w:val="en-US"/>
        </w:rPr>
        <w:t>(Handayani, Sulastri, Mariha, &amp; Nurhaeni, 2017)</w:t>
      </w:r>
      <w:r w:rsidR="00945A03">
        <w:rPr>
          <w:rFonts w:ascii="Times New Roman" w:eastAsia="Calibri" w:hAnsi="Times New Roman" w:cs="Times New Roman"/>
          <w:lang w:val="de-AT"/>
        </w:rPr>
        <w:fldChar w:fldCharType="end"/>
      </w:r>
      <w:r w:rsidR="00945A03" w:rsidRPr="00945A03">
        <w:rPr>
          <w:rFonts w:ascii="Times New Roman" w:eastAsia="Calibri" w:hAnsi="Times New Roman" w:cs="Times New Roman"/>
          <w:lang w:val="en-US"/>
        </w:rPr>
        <w:t xml:space="preserve"> </w:t>
      </w:r>
      <w:r w:rsidRPr="00945A03">
        <w:rPr>
          <w:rFonts w:ascii="Times New Roman" w:eastAsia="Calibri" w:hAnsi="Times New Roman" w:cs="Times New Roman"/>
          <w:lang w:val="en-US"/>
        </w:rPr>
        <w:t>menjelaskan bahwa ibu bekerja menyebabkan kurangnya waktu antara ibu dan anak. Pekerjaan dapat mengganggu bonding orang tua-anak, terutama ketika orang tua bekerja dengan jam kerja yang panjang atau bekerja s</w:t>
      </w:r>
      <w:r w:rsidR="00945A03" w:rsidRPr="00945A03">
        <w:rPr>
          <w:rFonts w:ascii="Times New Roman" w:eastAsia="Calibri" w:hAnsi="Times New Roman" w:cs="Times New Roman"/>
          <w:lang w:val="en-US"/>
        </w:rPr>
        <w:t xml:space="preserve">hift malam </w:t>
      </w:r>
      <w:r w:rsidR="00945A03">
        <w:rPr>
          <w:rFonts w:ascii="Times New Roman" w:eastAsia="Calibri" w:hAnsi="Times New Roman" w:cs="Times New Roman"/>
          <w:lang w:val="en-US"/>
        </w:rPr>
        <w:fldChar w:fldCharType="begin" w:fldLock="1"/>
      </w:r>
      <w:r w:rsidR="00A53F0E">
        <w:rPr>
          <w:rFonts w:ascii="Times New Roman" w:eastAsia="Calibri" w:hAnsi="Times New Roman" w:cs="Times New Roman"/>
          <w:lang w:val="en-US"/>
        </w:rPr>
        <w:instrText>ADDIN CSL_CITATION {"citationItems":[{"id":"ITEM-1","itemData":{"author":[{"dropping-particle":"","family":"Saraswati","given":"Ina","non-dropping-particle":"","parse-names":false,"suffix":""}],"id":"ITEM-1","issued":{"date-parts":[["2009"]]},"title":"Strategi Penyelesaian Konflik Pada Pasangan Suami Istri Tentang Pendidikan Informal Anak Usia 1-5 Tahun","type":"article-journal"},"uris":["http://www.mendeley.com/documents/?uuid=aea72d02-a636-4f0e-b7b0-c6cb99d704e1"]}],"mendeley":{"formattedCitation":"(Saraswati, 2009)","plainTextFormattedCitation":"(Saraswati, 2009)","previouslyFormattedCitation":"(Saraswati, 2009)"},"properties":{"noteIndex":0},"schema":"https://github.com/citation-style-language/schema/raw/master/csl-citation.json"}</w:instrText>
      </w:r>
      <w:r w:rsidR="00945A03">
        <w:rPr>
          <w:rFonts w:ascii="Times New Roman" w:eastAsia="Calibri" w:hAnsi="Times New Roman" w:cs="Times New Roman"/>
          <w:lang w:val="en-US"/>
        </w:rPr>
        <w:fldChar w:fldCharType="separate"/>
      </w:r>
      <w:r w:rsidR="00945A03" w:rsidRPr="00945A03">
        <w:rPr>
          <w:rFonts w:ascii="Times New Roman" w:eastAsia="Calibri" w:hAnsi="Times New Roman" w:cs="Times New Roman"/>
          <w:noProof/>
          <w:lang w:val="en-US"/>
        </w:rPr>
        <w:t>(Saraswati, 2009)</w:t>
      </w:r>
      <w:r w:rsidR="00945A03">
        <w:rPr>
          <w:rFonts w:ascii="Times New Roman" w:eastAsia="Calibri" w:hAnsi="Times New Roman" w:cs="Times New Roman"/>
          <w:lang w:val="en-US"/>
        </w:rPr>
        <w:fldChar w:fldCharType="end"/>
      </w:r>
      <w:r w:rsidRPr="00945A03">
        <w:rPr>
          <w:rFonts w:ascii="Times New Roman" w:eastAsia="Calibri" w:hAnsi="Times New Roman" w:cs="Times New Roman"/>
          <w:lang w:val="en-US"/>
        </w:rPr>
        <w:t xml:space="preserve">. </w:t>
      </w:r>
      <w:r w:rsidRPr="00444F06">
        <w:rPr>
          <w:rFonts w:ascii="Times New Roman" w:eastAsia="Calibri" w:hAnsi="Times New Roman" w:cs="Times New Roman"/>
          <w:lang w:val="en-US"/>
        </w:rPr>
        <w:t>Orang tua yang bekerja jauh dari rumah selama beberapa jam menyebabkan berkurangnya waktu untuk anak, yang berdampak pada aktivitas belajar anak. Secara khusus, anak-anak yang ibunya bekerja penuh waktu, yaitu 30 jam atau lebih per minggu, ditemukan memiliki skor kognitif yang lebih rendah dan lebih banyak masalah perilaku daripad</w:t>
      </w:r>
      <w:r w:rsidR="00A53F0E" w:rsidRPr="00444F06">
        <w:rPr>
          <w:rFonts w:ascii="Times New Roman" w:eastAsia="Calibri" w:hAnsi="Times New Roman" w:cs="Times New Roman"/>
          <w:lang w:val="en-US"/>
        </w:rPr>
        <w:t xml:space="preserve">a anak-anak lain </w:t>
      </w:r>
      <w:r w:rsidR="00A53F0E">
        <w:rPr>
          <w:rFonts w:ascii="Times New Roman" w:eastAsia="Calibri" w:hAnsi="Times New Roman" w:cs="Times New Roman"/>
          <w:lang w:val="de-AT"/>
        </w:rPr>
        <w:fldChar w:fldCharType="begin" w:fldLock="1"/>
      </w:r>
      <w:r w:rsidR="00A53F0E" w:rsidRPr="00444F06">
        <w:rPr>
          <w:rFonts w:ascii="Times New Roman" w:eastAsia="Calibri" w:hAnsi="Times New Roman" w:cs="Times New Roman"/>
          <w:lang w:val="en-US"/>
        </w:rPr>
        <w:instrText>ADDIN CSL_CITATION {"citationItems":[{"id":"ITEM-1","itemData":{"author":[{"dropping-particle":"","family":"Han","given":"W. J.","non-dropping-particle":"","parse-names":false,"suffix":""}],"container-title":"Work, Employment and Society","id":"ITEM-1","issued":{"date-parts":[["2008"]]},"page":"67-87","title":"Shift work and child behavioral outcomes.","type":"article-journal","volume":"22(1)"},"uris":["http://www.mendeley.com/documents/?uuid=f7a09eb2-836a-4e9b-9d4d-fcfab6bafbe4"]}],"mendeley":{"formattedCitation":"(Han, 2008)","plainTextFormattedCitation":"(Han, 2008)","previouslyFormattedCitation":"(Han, 2008)"},"properties":{"noteIndex":0},"schema":"https://github.com/citation-style-language/schema/raw/master/csl-citation.json"}</w:instrText>
      </w:r>
      <w:r w:rsidR="00A53F0E">
        <w:rPr>
          <w:rFonts w:ascii="Times New Roman" w:eastAsia="Calibri" w:hAnsi="Times New Roman" w:cs="Times New Roman"/>
          <w:lang w:val="de-AT"/>
        </w:rPr>
        <w:fldChar w:fldCharType="separate"/>
      </w:r>
      <w:r w:rsidR="00A53F0E" w:rsidRPr="00444F06">
        <w:rPr>
          <w:rFonts w:ascii="Times New Roman" w:eastAsia="Calibri" w:hAnsi="Times New Roman" w:cs="Times New Roman"/>
          <w:noProof/>
          <w:lang w:val="en-US"/>
        </w:rPr>
        <w:t>(Han, 2008)</w:t>
      </w:r>
      <w:r w:rsidR="00A53F0E">
        <w:rPr>
          <w:rFonts w:ascii="Times New Roman" w:eastAsia="Calibri" w:hAnsi="Times New Roman" w:cs="Times New Roman"/>
          <w:lang w:val="de-AT"/>
        </w:rPr>
        <w:fldChar w:fldCharType="end"/>
      </w:r>
      <w:r w:rsidRPr="00444F06">
        <w:rPr>
          <w:rFonts w:ascii="Times New Roman" w:eastAsia="Calibri" w:hAnsi="Times New Roman" w:cs="Times New Roman"/>
          <w:lang w:val="en-US"/>
        </w:rPr>
        <w:t>. Hal ini tentunya sejalan dengan penelitian ini bahwa pengasuhan dan kedekatan orang tua memegang peranan penting dalam hasil belajar anak.</w:t>
      </w:r>
    </w:p>
    <w:p w14:paraId="5F0A6D22" w14:textId="3FE80696" w:rsidR="002C105E" w:rsidRPr="003B031F" w:rsidRDefault="00A53F0E" w:rsidP="00277CC7">
      <w:pPr>
        <w:spacing w:line="360" w:lineRule="auto"/>
        <w:ind w:firstLine="363"/>
        <w:jc w:val="both"/>
        <w:rPr>
          <w:rFonts w:ascii="Times New Roman" w:eastAsia="Calibri" w:hAnsi="Times New Roman" w:cs="Times New Roman"/>
        </w:rPr>
      </w:pPr>
      <w:r>
        <w:rPr>
          <w:rFonts w:ascii="Times New Roman" w:eastAsia="Calibri" w:hAnsi="Times New Roman" w:cs="Times New Roman"/>
        </w:rPr>
        <w:fldChar w:fldCharType="begin" w:fldLock="1"/>
      </w:r>
      <w:r w:rsidR="00FF51FF">
        <w:rPr>
          <w:rFonts w:ascii="Times New Roman" w:eastAsia="Calibri" w:hAnsi="Times New Roman" w:cs="Times New Roman"/>
        </w:rPr>
        <w:instrText>ADDIN CSL_CITATION {"citationItems":[{"id":"ITEM-1","itemData":{"author":[{"dropping-particle":"","family":"Djamarah","given":"Saiful Bahri.","non-dropping-particle":"","parse-names":false,"suffix":""}],"id":"ITEM-1","issued":{"date-parts":[["2014"]]},"publisher":"Rineka Cipta.","publisher-place":"Jakarta","title":"Pola Komunikasi Orang Tua dan Anak Dalam Keluarga.","type":"book"},"uris":["http://www.mendeley.com/documents/?uuid=edaaf27c-f8d9-41cc-a3fa-1eced1eedd48"]}],"mendeley":{"formattedCitation":"(Djamarah, 2014)","plainTextFormattedCitation":"(Djamarah, 2014)","previouslyFormattedCitation":"(Djamarah, 2014)"},"properties":{"noteIndex":0},"schema":"https://github.com/citation-style-language/schema/raw/master/csl-citation.json"}</w:instrText>
      </w:r>
      <w:r>
        <w:rPr>
          <w:rFonts w:ascii="Times New Roman" w:eastAsia="Calibri" w:hAnsi="Times New Roman" w:cs="Times New Roman"/>
        </w:rPr>
        <w:fldChar w:fldCharType="separate"/>
      </w:r>
      <w:r w:rsidRPr="00A53F0E">
        <w:rPr>
          <w:rFonts w:ascii="Times New Roman" w:eastAsia="Calibri" w:hAnsi="Times New Roman" w:cs="Times New Roman"/>
          <w:noProof/>
        </w:rPr>
        <w:t>(Djamarah, 2014)</w:t>
      </w:r>
      <w:r>
        <w:rPr>
          <w:rFonts w:ascii="Times New Roman" w:eastAsia="Calibri" w:hAnsi="Times New Roman" w:cs="Times New Roman"/>
        </w:rPr>
        <w:fldChar w:fldCharType="end"/>
      </w:r>
      <w:r w:rsidRPr="00444F06">
        <w:rPr>
          <w:rFonts w:ascii="Times New Roman" w:eastAsia="Calibri" w:hAnsi="Times New Roman" w:cs="Times New Roman"/>
          <w:lang w:val="en-US"/>
        </w:rPr>
        <w:t xml:space="preserve"> </w:t>
      </w:r>
      <w:r w:rsidR="002C105E" w:rsidRPr="003B031F">
        <w:rPr>
          <w:rFonts w:ascii="Times New Roman" w:eastAsia="Calibri" w:hAnsi="Times New Roman" w:cs="Times New Roman"/>
        </w:rPr>
        <w:t>menjelaskan bahwa hasil belajar dapat diukur dengan tes yang biasa disebut dengan tes hasil belajar. Tes Hasil Belajar adalah tes yang disusun secara sistematis untuk mengungkapkan kemampuan terbesar subjek dalam menguasai materi atau materi yang diajarkan. Dalam kegiatan pendidikan, tes hasil belajar dapat berupa tes rutin, tes formatif, tes sumatif, dan tes diagnostik. Oleh karena itu, hasil belajar merupakan salah satu tujuan yang ingin dicapai dalam proses belajar mengajar di lembaga pendidikan.</w:t>
      </w:r>
    </w:p>
    <w:p w14:paraId="2E098E1D" w14:textId="77777777" w:rsidR="002C105E" w:rsidRPr="002C105E" w:rsidRDefault="002C105E" w:rsidP="00277CC7">
      <w:pPr>
        <w:spacing w:line="360" w:lineRule="auto"/>
        <w:ind w:firstLine="363"/>
        <w:jc w:val="both"/>
        <w:rPr>
          <w:rFonts w:ascii="Times New Roman" w:eastAsia="Calibri" w:hAnsi="Times New Roman" w:cs="Times New Roman"/>
        </w:rPr>
      </w:pPr>
      <w:r w:rsidRPr="002C105E">
        <w:rPr>
          <w:rFonts w:ascii="Times New Roman" w:eastAsia="Calibri" w:hAnsi="Times New Roman" w:cs="Times New Roman"/>
        </w:rPr>
        <w:t xml:space="preserve">Hasil belajar yang peneliti gunakan adalah hasil belajar mata pelajaran IPS Kategori IV SDN 2 Raksa Budi. Mata pelajaran IPS memiliki nilai tes yang relatif rendah dibandingkan mata pelajaran lainnya. Adapun rata-rata mata pelajaran siswa SDN 2 Raksa Budi dijelaskan sebagai berikut: (1) Matematika 75; (2) Bahasa Indonesia 80; (3) Alfabet Fonetik Internasional 73; (4) IPS 67 Hasil tes mata pelajaran IPS diketahui, dan beberapa siswa tidak menunjukkan nilai tertinggi dalam hasil belajar </w:t>
      </w:r>
      <w:r w:rsidRPr="002C105E">
        <w:rPr>
          <w:rFonts w:ascii="Times New Roman" w:eastAsia="Calibri" w:hAnsi="Times New Roman" w:cs="Times New Roman"/>
        </w:rPr>
        <w:lastRenderedPageBreak/>
        <w:t>sosiologi. Diduga hal ini disebabkan karena kurangnya inisiatif siswa dalam belajar, namun tidak menutup kemungkinan juga karena pola asuh orang tua dan keakraban orang tua dalam proses belajar anak.</w:t>
      </w:r>
    </w:p>
    <w:p w14:paraId="1C78B45D" w14:textId="46E391B2" w:rsidR="004E2B25" w:rsidRPr="004E2B25" w:rsidRDefault="002C105E" w:rsidP="00277CC7">
      <w:pPr>
        <w:spacing w:line="360" w:lineRule="auto"/>
        <w:ind w:firstLine="363"/>
        <w:jc w:val="both"/>
        <w:rPr>
          <w:rFonts w:ascii="Times New Roman" w:eastAsia="Calibri" w:hAnsi="Times New Roman" w:cs="Times New Roman"/>
        </w:rPr>
      </w:pPr>
      <w:r w:rsidRPr="002C105E">
        <w:rPr>
          <w:rFonts w:ascii="Times New Roman" w:eastAsia="Calibri" w:hAnsi="Times New Roman" w:cs="Times New Roman"/>
        </w:rPr>
        <w:t>Pada dasarnya, ibu bekerja bukanlah masalah mendasar bagi keberhasilan akademis anak. Yang lebih penting adalah kualitas</w:t>
      </w:r>
      <w:r w:rsidR="004E2B25" w:rsidRPr="003D7906">
        <w:rPr>
          <w:rFonts w:ascii="Times New Roman" w:eastAsia="Calibri" w:hAnsi="Times New Roman" w:cs="Times New Roman"/>
        </w:rPr>
        <w:t xml:space="preserve"> kedekatan , </w:t>
      </w:r>
      <w:r w:rsidRPr="002C105E">
        <w:rPr>
          <w:rFonts w:ascii="Times New Roman" w:eastAsia="Calibri" w:hAnsi="Times New Roman" w:cs="Times New Roman"/>
        </w:rPr>
        <w:t xml:space="preserve"> solidaritas, perhatian dan dukungan or</w:t>
      </w:r>
      <w:r w:rsidR="00FF51FF">
        <w:rPr>
          <w:rFonts w:ascii="Times New Roman" w:eastAsia="Calibri" w:hAnsi="Times New Roman" w:cs="Times New Roman"/>
        </w:rPr>
        <w:t xml:space="preserve">ang tua. Menurut </w:t>
      </w:r>
      <w:r w:rsidR="00FF51FF">
        <w:rPr>
          <w:rFonts w:ascii="Times New Roman" w:eastAsia="Calibri" w:hAnsi="Times New Roman" w:cs="Times New Roman"/>
        </w:rPr>
        <w:fldChar w:fldCharType="begin" w:fldLock="1"/>
      </w:r>
      <w:r w:rsidR="00FF51FF">
        <w:rPr>
          <w:rFonts w:ascii="Times New Roman" w:eastAsia="Calibri" w:hAnsi="Times New Roman" w:cs="Times New Roman"/>
        </w:rPr>
        <w:instrText>ADDIN CSL_CITATION {"citationItems":[{"id":"ITEM-1","itemData":{"DOI":"10.21009/jkkp.031.08","ISSN":"2303-2375","abstract":"Pada saat ini banyak wanita yang menjalankan dua peran di rumah sebagai ibu rumah tangga dan bekerja di luar rumah yang memiliki karir. Berdasarkan data Kementerian Tenaga Kerja dan Transmigrasi (2012), persentase wanita yang bekerja meningkat dari 38,2 persen pada tahun 2009 menjadi 38,6 persen pada tahun 2010. Penyebab terjadinya peningkatan jumlah pekerja perempuan adalah adanya faktor pendorong gerakan kesetaran gender, emansipasi wanita feminisme, dan meringankan beban ekonomi. Ibu yang bekerja memiliki keterbatasan waktu untuk menikmati perannya sebagai ibu rumah tangga yang mengurus suami dan  anak.   Pada saat anak memasuki usia remaja, anak masih membutuhkan bimbingan dan perhatian yang intens dari seorang ibu karena pada tahap ini anak berada dalam masa-masa labil dan bergejolak. Tujuan dari penelitian ini adalah untuk mengetahui pengaruh  manajemen waktu ibu bekerja terhadap kecerdasan emosional anak. Tempat penelitian yang dipilih adalah tiga sekolah menengah swasta terbaik di wilayah Cibinong, Jawa Barat. Subjek penelitian ini adalah siswa-siswi kelas VII dan kelas VIII sekolah menengah pertama dan ibu dari siswa-siswi yang berperan ganda. Metode yang dilakukan adalah penelitian kuantitatif asosiatif. Dari hasil penelitian ini  dapat  disimpulkan  bahwa terdapat pengaruh yang positif antara manajemen waktu ibu bekerja terhadap kecerdasan emosional anak. Tingkat kekuatan pengaruh manajemen waktu ibu bekerja terhadap kecerdasan emosional anak adalah sedang. Hasil perhitungan uji analisis statistik menyatakan bahwa 44,0% kecerdasan emosional anak ditentukan oleh manajemen waktu ibu bekerja, sedangkan sisanya ditentukan oleh variabel lain yang tidak diteliti.","author":[{"dropping-particle":"","family":"Aisyah","given":"Siti Nur","non-dropping-particle":"","parse-names":false,"suffix":""},{"dropping-particle":"","family":"Gede Putri","given":"Vera Utami","non-dropping-particle":"","parse-names":false,"suffix":""},{"dropping-particle":"","family":"Mulyati","given":"Mulyati","non-dropping-particle":"","parse-names":false,"suffix":""}],"container-title":"JKKP (Jurnal Kesejahteraan Keluarga dan Pendidikan)","id":"ITEM-1","issue":"1","issued":{"date-parts":[["2016"]]},"page":"38-43","title":"Pengaruh Manajemen Waktu Ibu Bekerja Terhadap Kecerdasan Emosional Anak","type":"article-journal","volume":"3"},"uris":["http://www.mendeley.com/documents/?uuid=56f2b8f6-bb23-4904-9d66-42ff6d5c9743"]}],"mendeley":{"formattedCitation":"(Aisyah, Gede Putri, &amp; Mulyati, 2016)","plainTextFormattedCitation":"(Aisyah, Gede Putri, &amp; Mulyati, 2016)","previouslyFormattedCitation":"(Aisyah, Gede Putri, &amp; Mulyati, 2016)"},"properties":{"noteIndex":0},"schema":"https://github.com/citation-style-language/schema/raw/master/csl-citation.json"}</w:instrText>
      </w:r>
      <w:r w:rsidR="00FF51FF">
        <w:rPr>
          <w:rFonts w:ascii="Times New Roman" w:eastAsia="Calibri" w:hAnsi="Times New Roman" w:cs="Times New Roman"/>
        </w:rPr>
        <w:fldChar w:fldCharType="separate"/>
      </w:r>
      <w:r w:rsidR="00FF51FF" w:rsidRPr="00FF51FF">
        <w:rPr>
          <w:rFonts w:ascii="Times New Roman" w:eastAsia="Calibri" w:hAnsi="Times New Roman" w:cs="Times New Roman"/>
          <w:noProof/>
        </w:rPr>
        <w:t>(Aisyah, Gede Putri, &amp; Mulyati, 2016)</w:t>
      </w:r>
      <w:r w:rsidR="00FF51FF">
        <w:rPr>
          <w:rFonts w:ascii="Times New Roman" w:eastAsia="Calibri" w:hAnsi="Times New Roman" w:cs="Times New Roman"/>
        </w:rPr>
        <w:fldChar w:fldCharType="end"/>
      </w:r>
      <w:r w:rsidRPr="002C105E">
        <w:rPr>
          <w:rFonts w:ascii="Times New Roman" w:eastAsia="Calibri" w:hAnsi="Times New Roman" w:cs="Times New Roman"/>
        </w:rPr>
        <w:t xml:space="preserve">, “ibu yang bekerja harus bisa menyeimbangkan dan memanfaatkan waktu di rumah dan bekerja dengan sebaik-baiknya”. </w:t>
      </w:r>
      <w:r w:rsidR="00FF51FF">
        <w:rPr>
          <w:rFonts w:ascii="Times New Roman" w:eastAsia="Calibri" w:hAnsi="Times New Roman" w:cs="Times New Roman"/>
        </w:rPr>
        <w:fldChar w:fldCharType="begin" w:fldLock="1"/>
      </w:r>
      <w:r w:rsidR="002860E9">
        <w:rPr>
          <w:rFonts w:ascii="Times New Roman" w:eastAsia="Calibri" w:hAnsi="Times New Roman" w:cs="Times New Roman"/>
        </w:rPr>
        <w:instrText>ADDIN CSL_CITATION {"citationItems":[{"id":"ITEM-1","itemData":{"author":[{"dropping-particle":"","family":"Amirullah.M","given":"","non-dropping-particle":"","parse-names":false,"suffix":""}],"id":"ITEM-1","issue":"September","issued":{"date-parts":[["2012"]]},"page":"32-33","title":"Terhadap Anak","type":"article-journal"},"uris":["http://www.mendeley.com/documents/?uuid=01018ad9-6aca-4b6a-8900-5c40ee97bc66"]}],"mendeley":{"formattedCitation":"(Amirullah.M, 2012)","plainTextFormattedCitation":"(Amirullah.M, 2012)","previouslyFormattedCitation":"(Amirullah.M, 2012)"},"properties":{"noteIndex":0},"schema":"https://github.com/citation-style-language/schema/raw/master/csl-citation.json"}</w:instrText>
      </w:r>
      <w:r w:rsidR="00FF51FF">
        <w:rPr>
          <w:rFonts w:ascii="Times New Roman" w:eastAsia="Calibri" w:hAnsi="Times New Roman" w:cs="Times New Roman"/>
        </w:rPr>
        <w:fldChar w:fldCharType="separate"/>
      </w:r>
      <w:r w:rsidR="00FF51FF" w:rsidRPr="00FF51FF">
        <w:rPr>
          <w:rFonts w:ascii="Times New Roman" w:eastAsia="Calibri" w:hAnsi="Times New Roman" w:cs="Times New Roman"/>
          <w:noProof/>
        </w:rPr>
        <w:t>(Amirullah.M, 2012)</w:t>
      </w:r>
      <w:r w:rsidR="00FF51FF">
        <w:rPr>
          <w:rFonts w:ascii="Times New Roman" w:eastAsia="Calibri" w:hAnsi="Times New Roman" w:cs="Times New Roman"/>
        </w:rPr>
        <w:fldChar w:fldCharType="end"/>
      </w:r>
      <w:r w:rsidRPr="002C105E">
        <w:rPr>
          <w:rFonts w:ascii="Times New Roman" w:eastAsia="Calibri" w:hAnsi="Times New Roman" w:cs="Times New Roman"/>
        </w:rPr>
        <w:t>menjelaskan: “Semakin baik jadwal kegiatan ibu sesuai prioritas maka semakin banyak pula tujuan yang diharapkan tercapai”. Sejak itu, dukungan orang tua telah terlibat dalam pendidikan anak.</w:t>
      </w:r>
      <w:r w:rsidR="004E2B25" w:rsidRPr="004E2B25">
        <w:t xml:space="preserve">  </w:t>
      </w:r>
      <w:r w:rsidR="00756F18">
        <w:rPr>
          <w:rFonts w:ascii="Times New Roman" w:eastAsia="Calibri" w:hAnsi="Times New Roman" w:cs="Times New Roman"/>
        </w:rPr>
        <w:t>Menurut Ainsworth</w:t>
      </w:r>
      <w:r w:rsidR="000F38B7">
        <w:rPr>
          <w:rFonts w:ascii="Times New Roman" w:eastAsia="Calibri" w:hAnsi="Times New Roman" w:cs="Times New Roman"/>
        </w:rPr>
        <w:t>, “Kedekatan</w:t>
      </w:r>
      <w:r w:rsidR="00756F18" w:rsidRPr="00756F18">
        <w:rPr>
          <w:rFonts w:ascii="Times New Roman" w:eastAsia="Calibri" w:hAnsi="Times New Roman" w:cs="Times New Roman"/>
        </w:rPr>
        <w:t xml:space="preserve"> adalah ikatan efektif antara satu orang dengan orang lain yang berlangsung lama”. </w:t>
      </w:r>
      <w:r w:rsidR="00756F18">
        <w:rPr>
          <w:rFonts w:ascii="Times New Roman" w:eastAsia="Calibri" w:hAnsi="Times New Roman" w:cs="Times New Roman"/>
        </w:rPr>
        <w:t>Bowbly (</w:t>
      </w:r>
      <w:r w:rsidR="00756F18" w:rsidRPr="00756F18">
        <w:rPr>
          <w:rFonts w:ascii="Times New Roman" w:eastAsia="Calibri" w:hAnsi="Times New Roman" w:cs="Times New Roman"/>
        </w:rPr>
        <w:t xml:space="preserve"> sangat percaya bahwa keintiman yang terbentuk pada masa bayi memiliki dampak yang signifikan terhadap perkembangan selanjutnya. Lebih lanjut Bowlby menyatakan bahwa “keintiman dapat terjadi pada usia berapa pun, seperti pada masa remaja”. Pakar perkembangan mengungkapkan peran baru kedekatan orang tua dengan remaja berperan besar pa</w:t>
      </w:r>
      <w:r w:rsidR="00756F18">
        <w:rPr>
          <w:rFonts w:ascii="Times New Roman" w:eastAsia="Calibri" w:hAnsi="Times New Roman" w:cs="Times New Roman"/>
        </w:rPr>
        <w:t xml:space="preserve">da masa remaja. Colin </w:t>
      </w:r>
      <w:r w:rsidR="00756F18" w:rsidRPr="00756F18">
        <w:rPr>
          <w:rFonts w:ascii="Times New Roman" w:eastAsia="Calibri" w:hAnsi="Times New Roman" w:cs="Times New Roman"/>
        </w:rPr>
        <w:t xml:space="preserve"> mengatakan hal yang sama, “Hubungan yang erat antara orang tua dan remaja adalah penting dalam kehidupan remaja”. Merujuk pada poin di atas, kedekatan orang tua merupakan fungsi adaptif yang memberikan dasar bagi anak untuk berinteraksi dengan lingkungan yang lebih luas</w:t>
      </w:r>
      <w:r w:rsidR="007355EC">
        <w:rPr>
          <w:rFonts w:ascii="Times New Roman" w:eastAsia="Calibri" w:hAnsi="Times New Roman" w:cs="Times New Roman"/>
        </w:rPr>
        <w:fldChar w:fldCharType="begin" w:fldLock="1"/>
      </w:r>
      <w:r w:rsidR="00626E59">
        <w:rPr>
          <w:rFonts w:ascii="Times New Roman" w:eastAsia="Calibri" w:hAnsi="Times New Roman" w:cs="Times New Roman"/>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page":"16","title":"Kelekatan Orangtua untuk Pembentukan untuk Pembentukan Karakter Anak","type":"article-journal","volume":"1"},"uris":["http://www.mendeley.com/documents/?uuid=709ed8b3-0479-4874-bf17-117d82285472"]}],"mendeley":{"formattedCitation":"(Sari1, Devianti, &amp; SAFITRI, 2018)","plainTextFormattedCitation":"(Sari1, Devianti, &amp; SAFITRI, 2018)","previouslyFormattedCitation":"(Sari1, Devianti, &amp; SAFITRI, 2018)"},"properties":{"noteIndex":0},"schema":"https://github.com/citation-style-language/schema/raw/master/csl-citation.json"}</w:instrText>
      </w:r>
      <w:r w:rsidR="007355EC">
        <w:rPr>
          <w:rFonts w:ascii="Times New Roman" w:eastAsia="Calibri" w:hAnsi="Times New Roman" w:cs="Times New Roman"/>
        </w:rPr>
        <w:fldChar w:fldCharType="separate"/>
      </w:r>
      <w:r w:rsidR="007355EC" w:rsidRPr="007355EC">
        <w:rPr>
          <w:rFonts w:ascii="Times New Roman" w:eastAsia="Calibri" w:hAnsi="Times New Roman" w:cs="Times New Roman"/>
          <w:noProof/>
        </w:rPr>
        <w:t>(Sari1, Devianti, &amp; SAFITRI, 2018)</w:t>
      </w:r>
      <w:r w:rsidR="007355EC">
        <w:rPr>
          <w:rFonts w:ascii="Times New Roman" w:eastAsia="Calibri" w:hAnsi="Times New Roman" w:cs="Times New Roman"/>
        </w:rPr>
        <w:fldChar w:fldCharType="end"/>
      </w:r>
      <w:r w:rsidR="00756F18" w:rsidRPr="00756F18">
        <w:rPr>
          <w:rFonts w:ascii="Times New Roman" w:eastAsia="Calibri" w:hAnsi="Times New Roman" w:cs="Times New Roman"/>
        </w:rPr>
        <w:t>.</w:t>
      </w:r>
    </w:p>
    <w:p w14:paraId="5DAC16D8" w14:textId="4F06B8DA" w:rsidR="004E2B25" w:rsidRPr="004E2B25" w:rsidRDefault="00626E59" w:rsidP="00277CC7">
      <w:pPr>
        <w:spacing w:line="360" w:lineRule="auto"/>
        <w:ind w:firstLine="363"/>
        <w:jc w:val="both"/>
        <w:rPr>
          <w:rFonts w:ascii="Times New Roman" w:eastAsia="Calibri" w:hAnsi="Times New Roman" w:cs="Times New Roman"/>
        </w:rPr>
      </w:pPr>
      <w:r w:rsidRPr="00626E59">
        <w:rPr>
          <w:rFonts w:ascii="Times New Roman" w:eastAsia="Calibri" w:hAnsi="Times New Roman" w:cs="Times New Roman"/>
        </w:rPr>
        <w:t>Dalam hal ini, ia menyatakan bahwa "rasa keintiman yang kuat dapat melindungi anak-anak dari kecemasan dan depresi atau stres emosional yang terkait dengan transisi dari anak ke dewasa". Kedekatan dapat membuat anak berpikir bahwa mereka memiliki keluarga yang hangat dan dapat berbicara tentang setiap keluhan yang mereka temui. Singkatnya, keintiman adalah hubungan timbal balik antara anak dan orang tua, dan itu adalah hubungan antara kasih sayang keluarga dan sikap orang tua terhadap membesarkan anak.Orang tua dapat menanggapi dan memenuhi kebutuhan anak, dan hubungan ini akan membentuk ikatan emosional. Keintiman anak-orang tua terjalin antara anak dan orang tua, dan rasa aman muncul dari hubungan ini. Hubungan tersebut berlangsung lama bahkan sampai usia tua dan membentuk pola keintiman pada anak</w:t>
      </w:r>
      <w:r w:rsidR="004E2B25" w:rsidRPr="004E2B25">
        <w:rPr>
          <w:rFonts w:ascii="Times New Roman" w:eastAsia="Calibri" w:hAnsi="Times New Roman" w:cs="Times New Roman"/>
        </w:rPr>
        <w:t>.</w:t>
      </w:r>
    </w:p>
    <w:p w14:paraId="61C459DA" w14:textId="12DA8E4E" w:rsidR="00626E59" w:rsidRDefault="00626E59" w:rsidP="00277CC7">
      <w:pPr>
        <w:spacing w:line="360" w:lineRule="auto"/>
        <w:ind w:firstLine="363"/>
        <w:jc w:val="both"/>
        <w:rPr>
          <w:rFonts w:ascii="Times New Roman" w:eastAsia="Calibri" w:hAnsi="Times New Roman" w:cs="Times New Roman"/>
        </w:rPr>
      </w:pPr>
      <w:r w:rsidRPr="00626E59">
        <w:rPr>
          <w:rFonts w:ascii="Times New Roman" w:eastAsia="Calibri" w:hAnsi="Times New Roman" w:cs="Times New Roman"/>
        </w:rPr>
        <w:t xml:space="preserve">Sedangkan keintiman orang tua (ibu bekerja) mengarah pada tiga domain, yaitu waktu berkualitas, komunikasi, dan sikap. Quality time dapat dilihat dari kualitas waktu yang dihabiskan orang tua dengan anaknya (ibu bekerja). Keintiman anak dapat ditentukan berdasarkan kualitas waktu yang mereka habiskan bersama, bukan hanya waktu yang mereka habiskan bersama. Komunikasi adalah salah satu faktor, dan mungkin salah satu, yang mempengaruhi kedekatan seorang anak dengan orang tua. Dengan komunikasi yang baik, keintiman antara orang tua dan anak menjadi harmonis. Anak cenderung terbuka kepada orang tuanya, sehingga mudah bagi orang tua untuk mengontrol anaknya untuk membimbingnya. Sikap kemudian mempengaruhi keintiman orang tua-anak, dan sikap orang tua yang </w:t>
      </w:r>
      <w:r w:rsidRPr="00626E59">
        <w:rPr>
          <w:rFonts w:ascii="Times New Roman" w:eastAsia="Calibri" w:hAnsi="Times New Roman" w:cs="Times New Roman"/>
        </w:rPr>
        <w:lastRenderedPageBreak/>
        <w:t>terbuka dan tidak menghakimi membuat anak merasa nyaman dan aman dalam pelukan orang tua. Sikap orang tua mempengaruhi kedekatan dengan anak, sehingga orang tua perlu menggunakan sikap yang baik sebagai bentuk agar anak merasa nyaman dan aman dengan orang tuanya. Model k</w:t>
      </w:r>
      <w:r>
        <w:rPr>
          <w:rFonts w:ascii="Times New Roman" w:eastAsia="Calibri" w:hAnsi="Times New Roman" w:cs="Times New Roman"/>
        </w:rPr>
        <w:t xml:space="preserve">eintiman Bowlby dan Ainsworth </w:t>
      </w:r>
      <w:r w:rsidRPr="00626E59">
        <w:rPr>
          <w:rFonts w:ascii="Times New Roman" w:eastAsia="Calibri" w:hAnsi="Times New Roman" w:cs="Times New Roman"/>
        </w:rPr>
        <w:t xml:space="preserve"> menyatakan bahwa gaya keterikatan dibagi menjadi kelompok besar, yaitu keterikatan aman dan keterikatan tidak aman, dan mereka yang memperoleh keterikatan aman percaya diri, optimis, dan mampu membentuk hubungan dekat Orang-orang yang aman menarik diri, tidak dapat didekati, terlalu emosional, dan kurang bergantung pada orang lain sebanyak mungkin </w:t>
      </w: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page":"16","title":"Kelekatan Orangtua untuk Pembentukan untuk Pembentukan Karakter Anak","type":"article-journal","volume":"1"},"uris":["http://www.mendeley.com/documents/?uuid=709ed8b3-0479-4874-bf17-117d82285472"]}],"mendeley":{"formattedCitation":"(Sari1, Devianti, &amp; SAFITRI, 2018)","plainTextFormattedCitation":"(Sari1, Devianti, &amp; SAFITRI, 2018)","previouslyFormattedCitation":"(Sari1, Devianti, &amp; SAFITRI, 2018)"},"properties":{"noteIndex":0},"schema":"https://github.com/citation-style-language/schema/raw/master/csl-citation.json"}</w:instrText>
      </w:r>
      <w:r>
        <w:rPr>
          <w:rFonts w:ascii="Times New Roman" w:eastAsia="Calibri" w:hAnsi="Times New Roman" w:cs="Times New Roman"/>
        </w:rPr>
        <w:fldChar w:fldCharType="separate"/>
      </w:r>
      <w:r w:rsidRPr="007355EC">
        <w:rPr>
          <w:rFonts w:ascii="Times New Roman" w:eastAsia="Calibri" w:hAnsi="Times New Roman" w:cs="Times New Roman"/>
          <w:noProof/>
        </w:rPr>
        <w:t>(Sari1, Devianti, &amp; SAFITRI, 2018)</w:t>
      </w:r>
      <w:r>
        <w:rPr>
          <w:rFonts w:ascii="Times New Roman" w:eastAsia="Calibri" w:hAnsi="Times New Roman" w:cs="Times New Roman"/>
        </w:rPr>
        <w:fldChar w:fldCharType="end"/>
      </w:r>
      <w:r w:rsidRPr="00626E59">
        <w:rPr>
          <w:rFonts w:ascii="Times New Roman" w:eastAsia="Calibri" w:hAnsi="Times New Roman" w:cs="Times New Roman"/>
        </w:rPr>
        <w:t xml:space="preserve">. </w:t>
      </w:r>
    </w:p>
    <w:p w14:paraId="6591F46A" w14:textId="1D476271" w:rsidR="00626E59" w:rsidRDefault="00626E59" w:rsidP="00626E59">
      <w:pPr>
        <w:spacing w:line="360" w:lineRule="auto"/>
        <w:jc w:val="both"/>
        <w:rPr>
          <w:rFonts w:ascii="Times New Roman" w:eastAsia="Calibri" w:hAnsi="Times New Roman" w:cs="Times New Roman"/>
        </w:rPr>
      </w:pPr>
      <w:r>
        <w:rPr>
          <w:rFonts w:ascii="Times New Roman" w:eastAsia="Calibri" w:hAnsi="Times New Roman" w:cs="Times New Roman"/>
        </w:rPr>
        <w:t xml:space="preserve">Bartholomew </w:t>
      </w:r>
      <w:r w:rsidRPr="00626E59">
        <w:rPr>
          <w:rFonts w:ascii="Times New Roman" w:eastAsia="Calibri" w:hAnsi="Times New Roman" w:cs="Times New Roman"/>
        </w:rPr>
        <w:t xml:space="preserve"> </w:t>
      </w: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1","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page":"16","title":"Kelekatan Orangtua untuk Pembentukan untuk Pembentukan Karakter Anak","type":"article-journal","volume":"1"},"uris":["http://www.mendeley.com/documents/?uuid=709ed8b3-0479-4874-bf17-117d82285472"]}],"mendeley":{"formattedCitation":"(Sari1, Devianti, &amp; SAFITRI, 2018)","plainTextFormattedCitation":"(Sari1, Devianti, &amp; SAFITRI, 2018)","previouslyFormattedCitation":"(Sari1, Devianti, &amp; SAFITRI, 2018)"},"properties":{"noteIndex":0},"schema":"https://github.com/citation-style-language/schema/raw/master/csl-citation.json"}</w:instrText>
      </w:r>
      <w:r>
        <w:rPr>
          <w:rFonts w:ascii="Times New Roman" w:eastAsia="Calibri" w:hAnsi="Times New Roman" w:cs="Times New Roman"/>
        </w:rPr>
        <w:fldChar w:fldCharType="separate"/>
      </w:r>
      <w:r w:rsidRPr="007355EC">
        <w:rPr>
          <w:rFonts w:ascii="Times New Roman" w:eastAsia="Calibri" w:hAnsi="Times New Roman" w:cs="Times New Roman"/>
          <w:noProof/>
        </w:rPr>
        <w:t>(Sari1, Devianti, &amp; SAFITRI, 2018)</w:t>
      </w:r>
      <w:r>
        <w:rPr>
          <w:rFonts w:ascii="Times New Roman" w:eastAsia="Calibri" w:hAnsi="Times New Roman" w:cs="Times New Roman"/>
        </w:rPr>
        <w:fldChar w:fldCharType="end"/>
      </w:r>
      <w:r w:rsidRPr="00626E59">
        <w:rPr>
          <w:rFonts w:ascii="Times New Roman" w:eastAsia="Calibri" w:hAnsi="Times New Roman" w:cs="Times New Roman"/>
        </w:rPr>
        <w:t xml:space="preserve">  mengusulkan tiga gaya keterikatan berikut:</w:t>
      </w:r>
    </w:p>
    <w:p w14:paraId="263943DA" w14:textId="2E5B70A7" w:rsidR="00626E59" w:rsidRPr="00626E59" w:rsidRDefault="001666CC" w:rsidP="001666CC">
      <w:pPr>
        <w:spacing w:line="360" w:lineRule="auto"/>
        <w:ind w:firstLine="426"/>
        <w:jc w:val="both"/>
        <w:rPr>
          <w:rFonts w:ascii="Times New Roman" w:eastAsia="Calibri" w:hAnsi="Times New Roman" w:cs="Times New Roman"/>
        </w:rPr>
      </w:pPr>
      <w:r w:rsidRPr="001666CC">
        <w:rPr>
          <w:rFonts w:ascii="Times New Roman" w:eastAsia="Calibri" w:hAnsi="Times New Roman" w:cs="Times New Roman"/>
        </w:rPr>
        <w:t>Kedekatan aman (</w:t>
      </w:r>
      <w:r w:rsidR="00626E59" w:rsidRPr="00626E59">
        <w:rPr>
          <w:rFonts w:ascii="Times New Roman" w:eastAsia="Calibri" w:hAnsi="Times New Roman" w:cs="Times New Roman"/>
        </w:rPr>
        <w:t>Secure Attachment Style</w:t>
      </w:r>
      <w:r w:rsidRPr="001666CC">
        <w:rPr>
          <w:rFonts w:ascii="Times New Roman" w:eastAsia="Calibri" w:hAnsi="Times New Roman" w:cs="Times New Roman"/>
        </w:rPr>
        <w:t>)</w:t>
      </w:r>
      <w:r w:rsidR="00626E59" w:rsidRPr="00626E59">
        <w:rPr>
          <w:rFonts w:ascii="Times New Roman" w:eastAsia="Calibri" w:hAnsi="Times New Roman" w:cs="Times New Roman"/>
        </w:rPr>
        <w:t xml:space="preserve"> ini digambarkan memiliki harga diri, kepercayaan interpersonal yang tinggi, pandangan yang positif, dan kemampuan untuk membangun hubungan berdasarkan rasa saling percaya. Anak-anak yang dekat dengan orang tuanya menunjukkan bahwa mereka tidak terlibat dalam kegiatan kriminal.</w:t>
      </w:r>
    </w:p>
    <w:p w14:paraId="7DECC4E1" w14:textId="75122A55" w:rsidR="00626E59" w:rsidRPr="00626E59" w:rsidRDefault="001666CC" w:rsidP="001666CC">
      <w:pPr>
        <w:spacing w:line="360" w:lineRule="auto"/>
        <w:ind w:firstLine="426"/>
        <w:jc w:val="both"/>
        <w:rPr>
          <w:rFonts w:ascii="Times New Roman" w:eastAsia="Calibri" w:hAnsi="Times New Roman" w:cs="Times New Roman"/>
        </w:rPr>
      </w:pPr>
      <w:r w:rsidRPr="001666CC">
        <w:rPr>
          <w:rFonts w:ascii="Times New Roman" w:eastAsia="Calibri" w:hAnsi="Times New Roman" w:cs="Times New Roman"/>
        </w:rPr>
        <w:t>Kedekatan Takut/ Menghindar (</w:t>
      </w:r>
      <w:r w:rsidR="00626E59" w:rsidRPr="00626E59">
        <w:rPr>
          <w:rFonts w:ascii="Times New Roman" w:eastAsia="Calibri" w:hAnsi="Times New Roman" w:cs="Times New Roman"/>
        </w:rPr>
        <w:t>Fear-Avoidant Attachment</w:t>
      </w:r>
      <w:r w:rsidRPr="001666CC">
        <w:rPr>
          <w:rFonts w:ascii="Times New Roman" w:eastAsia="Calibri" w:hAnsi="Times New Roman" w:cs="Times New Roman"/>
        </w:rPr>
        <w:t xml:space="preserve">) </w:t>
      </w:r>
      <w:r w:rsidR="00626E59" w:rsidRPr="00626E59">
        <w:rPr>
          <w:rFonts w:ascii="Times New Roman" w:eastAsia="Calibri" w:hAnsi="Times New Roman" w:cs="Times New Roman"/>
        </w:rPr>
        <w:t xml:space="preserve"> Orang dengan pola ini memiliki pandangan negatif terhadap diri sendiri dan orang lain, merasa tidak mampu, cemas, dan menghindari hubungan dekat dengan orang lain. Anak-anak yang memiliki keintiman semacam ini akan terlibat dalam kejahatan.</w:t>
      </w:r>
    </w:p>
    <w:p w14:paraId="5CF59A41" w14:textId="2836FB21" w:rsidR="001666CC" w:rsidRDefault="001666CC" w:rsidP="001666CC">
      <w:pPr>
        <w:spacing w:line="360" w:lineRule="auto"/>
        <w:ind w:firstLine="363"/>
        <w:jc w:val="both"/>
        <w:rPr>
          <w:rFonts w:ascii="Times New Roman" w:eastAsia="Calibri" w:hAnsi="Times New Roman" w:cs="Times New Roman"/>
        </w:rPr>
      </w:pPr>
      <w:r w:rsidRPr="001666CC">
        <w:rPr>
          <w:rFonts w:ascii="Times New Roman" w:eastAsia="Calibri" w:hAnsi="Times New Roman" w:cs="Times New Roman"/>
        </w:rPr>
        <w:t xml:space="preserve">Kedekatan Menolak </w:t>
      </w:r>
      <w:r>
        <w:rPr>
          <w:rFonts w:ascii="Times New Roman" w:eastAsia="Calibri" w:hAnsi="Times New Roman" w:cs="Times New Roman"/>
        </w:rPr>
        <w:t xml:space="preserve">Dismissing </w:t>
      </w:r>
      <w:r w:rsidR="00626E59" w:rsidRPr="00626E59">
        <w:rPr>
          <w:rFonts w:ascii="Times New Roman" w:eastAsia="Calibri" w:hAnsi="Times New Roman" w:cs="Times New Roman"/>
        </w:rPr>
        <w:t>-attachment Orang dengan pola ini memiliki karakteristik positif dalam melihat diri mereka sendiri, merasa berharga, mandiri, dan layak memiliki atau mengembangkan hubungan dekat dengan orang lain, tetapi mereka terkadang menolak hubungan yang tulus karena mengharapkan orang lain lebih baik. Tidak baik bagi mereka, sehingga pola ini tergolong negatif. Anak-anak dengan hubungan dekat seperti itu menderita karena kurangnya komunikasi dan kepercayaan dan perasaan ditinggalkan, sering dikaitkan dengan masalah perilaku seperti agresi dan kejahatan lainnya. Mengacu pada sudut pandang di atas, dapat disimpulkan bahwa kedekatan orang tua dari bayi ke anak mengembangkan tiga jenis kedekatan, yaitu kedekatan yang aman, kedekatan yang menakutkan, dan gaya penolakan yang dekat. Rasa kedekatan yang terbentuk berkaitan dengan perilaku anak</w:t>
      </w:r>
    </w:p>
    <w:p w14:paraId="75B28164" w14:textId="77777777" w:rsidR="001666CC" w:rsidRDefault="001666CC" w:rsidP="001666CC">
      <w:pPr>
        <w:spacing w:line="360" w:lineRule="auto"/>
        <w:ind w:firstLine="363"/>
        <w:jc w:val="both"/>
        <w:rPr>
          <w:rFonts w:ascii="Times New Roman" w:eastAsia="Calibri" w:hAnsi="Times New Roman" w:cs="Times New Roman"/>
        </w:rPr>
      </w:pPr>
      <w:r w:rsidRPr="001666CC">
        <w:rPr>
          <w:rFonts w:ascii="Times New Roman" w:eastAsia="Calibri" w:hAnsi="Times New Roman" w:cs="Times New Roman"/>
        </w:rPr>
        <w:t xml:space="preserve">Pengembangan interaksi manusia dengan lingkungan domestik melalui berbagai media dan sarana material dan non material memerlukan konsep strategis, dimana manusia adalah sumber daya terpenting untuk pembangunan bangsa. Pembangunan suatu negara harus dimulai dari keluarga dalam kehidupan keluarga, karena keluarga perlu saling menjaga, mengetahui dan memahami kesetiaan keluarga. Oleh karena itu, sangat penting pendidikan dan interaksi dalam keluarga menjadi salah satu perhatian dalam pembangunan bangsa. Manusia belajar, tumbuh dan berkembang dari pengalaman yang diperolehnya </w:t>
      </w:r>
      <w:r w:rsidRPr="001666CC">
        <w:rPr>
          <w:rFonts w:ascii="Times New Roman" w:eastAsia="Calibri" w:hAnsi="Times New Roman" w:cs="Times New Roman"/>
        </w:rPr>
        <w:lastRenderedPageBreak/>
        <w:t>melalui kehidupan keluarga hingga bagaimana mereka menempatkan diri dalam semua kehidupan yang mereka jalani.</w:t>
      </w:r>
    </w:p>
    <w:p w14:paraId="371E7377" w14:textId="5C1ADF00" w:rsidR="00B2358C" w:rsidRPr="003B031F" w:rsidRDefault="002C105E" w:rsidP="001666CC">
      <w:pPr>
        <w:spacing w:line="360" w:lineRule="auto"/>
        <w:ind w:firstLine="363"/>
        <w:jc w:val="both"/>
        <w:rPr>
          <w:rFonts w:ascii="Times New Roman" w:eastAsia="Calibri" w:hAnsi="Times New Roman" w:cs="Times New Roman"/>
        </w:rPr>
      </w:pPr>
      <w:r w:rsidRPr="002C105E">
        <w:rPr>
          <w:rFonts w:ascii="Times New Roman" w:eastAsia="Calibri" w:hAnsi="Times New Roman" w:cs="Times New Roman"/>
        </w:rPr>
        <w:t>Berdasarkan uraian di atas, maka penulis mengangkat permasalahan tersebut melalui pene</w:t>
      </w:r>
      <w:r w:rsidR="00B2358C" w:rsidRPr="003B031F">
        <w:rPr>
          <w:rFonts w:ascii="Times New Roman" w:eastAsia="Calibri" w:hAnsi="Times New Roman" w:cs="Times New Roman"/>
        </w:rPr>
        <w:t>litian sebagai berikut:  “Pola Asuh dan kedekatan Orang Tua (Ibu) yang bekerja pada pencapaian hasil belajar siswa mata Pelajaran IPS di Kelas IV SDN 2 Raksa Budi”. Hal ini guna untuk menjawab kegundahan para ibu tentang seberapa besar pengaruh diantara variabel tersebut.</w:t>
      </w:r>
    </w:p>
    <w:p w14:paraId="26407818" w14:textId="77777777" w:rsidR="00000C2B" w:rsidRPr="003B031F" w:rsidRDefault="00B22251" w:rsidP="003B031F">
      <w:pPr>
        <w:spacing w:after="0" w:line="360" w:lineRule="auto"/>
        <w:rPr>
          <w:rFonts w:ascii="Times New Roman" w:hAnsi="Times New Roman" w:cs="Times New Roman"/>
          <w:b/>
          <w:lang w:val="en-US"/>
        </w:rPr>
      </w:pPr>
      <w:r w:rsidRPr="003B031F">
        <w:rPr>
          <w:rFonts w:ascii="Times New Roman" w:hAnsi="Times New Roman" w:cs="Times New Roman"/>
          <w:b/>
          <w:lang w:val="en-US"/>
        </w:rPr>
        <w:t xml:space="preserve">METODE </w:t>
      </w:r>
    </w:p>
    <w:p w14:paraId="124BFEB9" w14:textId="297985CE" w:rsidR="00B2358C" w:rsidRPr="003B031F" w:rsidRDefault="001666CC" w:rsidP="00277CC7">
      <w:pPr>
        <w:spacing w:after="0" w:line="360" w:lineRule="auto"/>
        <w:ind w:firstLine="426"/>
        <w:jc w:val="both"/>
        <w:rPr>
          <w:rFonts w:ascii="Times New Roman" w:hAnsi="Times New Roman" w:cs="Times New Roman"/>
        </w:rPr>
      </w:pPr>
      <w:r w:rsidRPr="001666CC">
        <w:rPr>
          <w:rFonts w:ascii="Times New Roman" w:hAnsi="Times New Roman" w:cs="Times New Roman"/>
        </w:rPr>
        <w:t>Ada tiga jenis desain penelitian dalam penelitian metode campuran, yaitu desain eksplanatori sekuensial, desain eksplorasi sekuensial, dan desain triangulasi konkuren. Pertama, desain interpretatif sekuensial, pengumpulan data kuantitatif dan kualitatif dilakukan dalam dua tahap, dengan penekanan utama pada metode kuantitatif. Kedua, desain eksplorasi sekuensial, di mana pengumpulan dan analisis data kualitatif dilakukan terlebih dahulu, diikuti oleh pengumpulan dan analisis data kuantitatif. Jenis eksplorasi sekuensial ini lebih kualitatif. Yang ketiga adalah desain segitiga konkuren (juga dikenal sebagai desain terintegrasi atau konvergen), di mana peneliti mengumpulkan data kuantitatif dan kualitatif, menggabungkan metode analisis data kuantitatif dan kualitatif dalam analisis, dan kemudian menafsirkan hasilnya bersama-sama untuk lebih</w:t>
      </w:r>
      <w:r>
        <w:rPr>
          <w:rFonts w:ascii="Times New Roman" w:hAnsi="Times New Roman" w:cs="Times New Roman"/>
        </w:rPr>
        <w:t xml:space="preserve"> memahami fenomena </w:t>
      </w:r>
      <w:r w:rsidR="00BD499F" w:rsidRPr="00BD499F">
        <w:rPr>
          <w:rFonts w:ascii="Times New Roman" w:hAnsi="Times New Roman" w:cs="Times New Roman"/>
        </w:rPr>
        <w:t xml:space="preserve">yang sesuai dengan keinginan </w:t>
      </w:r>
      <w:r w:rsidRPr="001666CC">
        <w:rPr>
          <w:rFonts w:ascii="Times New Roman" w:hAnsi="Times New Roman" w:cs="Times New Roman"/>
        </w:rPr>
        <w:t>.</w:t>
      </w:r>
      <w:r w:rsidR="00B2358C" w:rsidRPr="003B031F">
        <w:rPr>
          <w:rFonts w:ascii="Times New Roman" w:hAnsi="Times New Roman" w:cs="Times New Roman"/>
        </w:rPr>
        <w:t>.</w:t>
      </w:r>
    </w:p>
    <w:p w14:paraId="30235C1D" w14:textId="6E516C22" w:rsidR="00A00ED2" w:rsidRPr="003B031F" w:rsidRDefault="00BD499F" w:rsidP="00277CC7">
      <w:pPr>
        <w:spacing w:after="0" w:line="360" w:lineRule="auto"/>
        <w:ind w:firstLine="426"/>
        <w:jc w:val="both"/>
        <w:rPr>
          <w:rFonts w:ascii="Times New Roman" w:hAnsi="Times New Roman" w:cs="Times New Roman"/>
        </w:rPr>
      </w:pPr>
      <w:r>
        <w:rPr>
          <w:rFonts w:ascii="Times New Roman" w:hAnsi="Times New Roman" w:cs="Times New Roman"/>
        </w:rPr>
        <w:t xml:space="preserve">Menurut </w:t>
      </w:r>
      <w:r w:rsidR="00DF68A4">
        <w:rPr>
          <w:rFonts w:ascii="Times New Roman" w:hAnsi="Times New Roman" w:cs="Times New Roman"/>
        </w:rPr>
        <w:t xml:space="preserve"> </w:t>
      </w:r>
      <w:r w:rsidR="00DF68A4">
        <w:rPr>
          <w:rFonts w:ascii="Times New Roman" w:hAnsi="Times New Roman" w:cs="Times New Roman"/>
        </w:rPr>
        <w:fldChar w:fldCharType="begin" w:fldLock="1"/>
      </w:r>
      <w:r w:rsidR="00892A03">
        <w:rPr>
          <w:rFonts w:ascii="Times New Roman" w:hAnsi="Times New Roman" w:cs="Times New Roman"/>
        </w:rPr>
        <w:instrText>ADDIN CSL_CITATION {"citationItems":[{"id":"ITEM-1","itemData":{"author":[{"dropping-particle":"","family":"Arikunto","given":"Suharsimi (2006).","non-dropping-particle":"","parse-names":false,"suffix":""}],"id":"ITEM-1","issued":{"date-parts":[["2006"]]},"publisher":"Rhineka Cipta","publisher-place":"Jakarta","title":"Prosedur Penelitian Suatu Pendekatan Praktek.","type":"book"},"uris":["http://www.mendeley.com/documents/?uuid=48569407-aa2a-41b6-a5df-ef2fad884123"]}],"mendeley":{"formattedCitation":"(Arikunto, 2006)","plainTextFormattedCitation":"(Arikunto, 2006)","previouslyFormattedCitation":"(Arikunto, 2006)"},"properties":{"noteIndex":0},"schema":"https://github.com/citation-style-language/schema/raw/master/csl-citation.json"}</w:instrText>
      </w:r>
      <w:r w:rsidR="00DF68A4">
        <w:rPr>
          <w:rFonts w:ascii="Times New Roman" w:hAnsi="Times New Roman" w:cs="Times New Roman"/>
        </w:rPr>
        <w:fldChar w:fldCharType="separate"/>
      </w:r>
      <w:r w:rsidR="00DF68A4" w:rsidRPr="00DF68A4">
        <w:rPr>
          <w:rFonts w:ascii="Times New Roman" w:hAnsi="Times New Roman" w:cs="Times New Roman"/>
          <w:noProof/>
        </w:rPr>
        <w:t>(Arikunto, 2006)</w:t>
      </w:r>
      <w:r w:rsidR="00DF68A4">
        <w:rPr>
          <w:rFonts w:ascii="Times New Roman" w:hAnsi="Times New Roman" w:cs="Times New Roman"/>
        </w:rPr>
        <w:fldChar w:fldCharType="end"/>
      </w:r>
      <w:r w:rsidR="00A00ED2" w:rsidRPr="003B031F">
        <w:rPr>
          <w:rFonts w:ascii="Times New Roman" w:hAnsi="Times New Roman" w:cs="Times New Roman"/>
        </w:rPr>
        <w:t xml:space="preserve"> </w:t>
      </w:r>
      <w:r w:rsidRPr="00BD499F">
        <w:rPr>
          <w:rFonts w:ascii="Times New Roman" w:hAnsi="Times New Roman" w:cs="Times New Roman"/>
        </w:rPr>
        <w:t>Menyatakan bahwa “populasi adalah seluruh objek penelitian”. Sedangkan “sampel adalah sebagian atau wakil dari populasi yang diteliti”. Subyek penelitian ini adalah siswa kelas 4 SDN 2 Raksa Budi Kabupaten Musi Rawas. Oleh karena itu, lokasi penelitian berada di SDN 2 Raks</w:t>
      </w:r>
      <w:r>
        <w:rPr>
          <w:rFonts w:ascii="Times New Roman" w:hAnsi="Times New Roman" w:cs="Times New Roman"/>
        </w:rPr>
        <w:t xml:space="preserve">a Budi Kabupaten Musi Rawas, tepatnya di kelas </w:t>
      </w:r>
      <w:r w:rsidRPr="00BD499F">
        <w:rPr>
          <w:rFonts w:ascii="Times New Roman" w:hAnsi="Times New Roman" w:cs="Times New Roman"/>
        </w:rPr>
        <w:t>4. Dan teknik sampel yang digunakan adalah teknik sampel jenuh karena subjek yang akan diteliti berjumlah kurang dari 100 orang yaitu siswa kelas IV sebanyak 25 orang di SDN 2 Raksa Budi Kabupaten Musi Rawas.</w:t>
      </w:r>
    </w:p>
    <w:p w14:paraId="0877B60F" w14:textId="77777777" w:rsidR="00B2358C" w:rsidRPr="003B031F" w:rsidRDefault="00B2358C" w:rsidP="00623844">
      <w:pPr>
        <w:spacing w:after="0" w:line="360" w:lineRule="auto"/>
        <w:ind w:firstLine="720"/>
        <w:jc w:val="both"/>
        <w:rPr>
          <w:rFonts w:ascii="Times New Roman" w:hAnsi="Times New Roman" w:cs="Times New Roman"/>
        </w:rPr>
      </w:pPr>
      <w:r w:rsidRPr="003B031F">
        <w:rPr>
          <w:rFonts w:ascii="Times New Roman" w:hAnsi="Times New Roman" w:cs="Times New Roman"/>
        </w:rPr>
        <w:t xml:space="preserve">Dalam rangka mencapai tujuan penelitian maka metode penelitian dilakukan dengan  terdiri dari beberapa tahapan , adapun tahapan adalah sebagai berikut : </w:t>
      </w:r>
    </w:p>
    <w:p w14:paraId="73900F6C" w14:textId="77777777" w:rsidR="00B2358C" w:rsidRPr="00F072E5" w:rsidRDefault="00B2358C" w:rsidP="00623844">
      <w:pPr>
        <w:pStyle w:val="ListParagraph"/>
        <w:numPr>
          <w:ilvl w:val="0"/>
          <w:numId w:val="19"/>
        </w:numPr>
        <w:spacing w:after="0" w:line="360" w:lineRule="auto"/>
        <w:rPr>
          <w:rFonts w:cs="Times New Roman"/>
          <w:b/>
          <w:sz w:val="22"/>
        </w:rPr>
      </w:pPr>
      <w:r w:rsidRPr="00F072E5">
        <w:rPr>
          <w:rFonts w:cs="Times New Roman"/>
          <w:b/>
          <w:sz w:val="22"/>
        </w:rPr>
        <w:t>Tahap Pertama: Awal Penelitian</w:t>
      </w:r>
    </w:p>
    <w:p w14:paraId="12C38A4C" w14:textId="0C189D79"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Survei Pertama Kondisi Aktual</w:t>
      </w:r>
    </w:p>
    <w:p w14:paraId="5E38F59E" w14:textId="00A3DFF3" w:rsidR="00BD499F" w:rsidRPr="00F072E5" w:rsidRDefault="00BD499F" w:rsidP="00BD499F">
      <w:pPr>
        <w:spacing w:after="0" w:line="360" w:lineRule="auto"/>
        <w:ind w:left="709"/>
        <w:jc w:val="both"/>
        <w:rPr>
          <w:rFonts w:ascii="Times New Roman" w:hAnsi="Times New Roman" w:cs="Times New Roman"/>
        </w:rPr>
      </w:pPr>
      <w:r w:rsidRPr="00BD499F">
        <w:rPr>
          <w:rFonts w:ascii="Times New Roman" w:hAnsi="Times New Roman" w:cs="Times New Roman"/>
        </w:rPr>
        <w:t>Kunjungan lapangan merupakan kegiatan penelitian pendahuluan untuk memahami dan memahami situasi terkini siswa kelas 4 SDN 2 Raksa Budi dalam kaitannya dengan pola asuh siswa kelas 4 SDN 2 Raksa Budi dan keakraban orang tua-siswa. Hasil belajar berkaitan dengan metode yang digunakan dalam pelaksanaan Studi lapangan ini terdiri dari: observasi lapangan dan wawancara.</w:t>
      </w:r>
      <w:r w:rsidR="00B2358C" w:rsidRPr="00F072E5">
        <w:rPr>
          <w:rFonts w:ascii="Times New Roman" w:hAnsi="Times New Roman" w:cs="Times New Roman"/>
        </w:rPr>
        <w:t>.</w:t>
      </w:r>
    </w:p>
    <w:p w14:paraId="13E05B76" w14:textId="067D32F5"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Survei Literatur</w:t>
      </w:r>
    </w:p>
    <w:p w14:paraId="21217CBC" w14:textId="77777777" w:rsidR="00B2358C" w:rsidRPr="00F072E5" w:rsidRDefault="00B2358C" w:rsidP="00623844">
      <w:pPr>
        <w:spacing w:after="0" w:line="360" w:lineRule="auto"/>
        <w:ind w:left="709"/>
        <w:jc w:val="both"/>
        <w:rPr>
          <w:rFonts w:ascii="Times New Roman" w:hAnsi="Times New Roman" w:cs="Times New Roman"/>
        </w:rPr>
      </w:pPr>
      <w:r w:rsidRPr="00F072E5">
        <w:rPr>
          <w:rFonts w:ascii="Times New Roman" w:hAnsi="Times New Roman" w:cs="Times New Roman"/>
        </w:rPr>
        <w:t>Selain peneliti melakukan survei terkait, peneliti juga melakukan survei terhadap beberapa bahan literatur yang nantinya dijadikan dasar acuan dalam penelitian, sehingga peneliti mendapatkan gambaran topik yang diangkat.</w:t>
      </w:r>
    </w:p>
    <w:p w14:paraId="1CBAFAFC" w14:textId="275DF4D7"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lastRenderedPageBreak/>
        <w:t>Menentukan Topik</w:t>
      </w:r>
    </w:p>
    <w:p w14:paraId="1D38D124" w14:textId="35E13954" w:rsidR="00B2358C" w:rsidRPr="00F072E5" w:rsidRDefault="00BD499F" w:rsidP="00623844">
      <w:pPr>
        <w:spacing w:after="0" w:line="360" w:lineRule="auto"/>
        <w:ind w:left="709"/>
        <w:jc w:val="both"/>
        <w:rPr>
          <w:rFonts w:ascii="Times New Roman" w:hAnsi="Times New Roman" w:cs="Times New Roman"/>
        </w:rPr>
      </w:pPr>
      <w:r w:rsidRPr="00BD499F">
        <w:rPr>
          <w:rFonts w:ascii="Times New Roman" w:hAnsi="Times New Roman" w:cs="Times New Roman"/>
        </w:rPr>
        <w:t>Berdasarkan hasil penelitian lapangan pada tahap awal penelitian ditentukan topik penelitian yang berkaitan dengan objek penelitian. Berangkat dari subjek penelitian ini, peneliti mempresen</w:t>
      </w:r>
      <w:r>
        <w:rPr>
          <w:rFonts w:ascii="Times New Roman" w:hAnsi="Times New Roman" w:cs="Times New Roman"/>
        </w:rPr>
        <w:t xml:space="preserve">tasikan penelitian ini berjudul </w:t>
      </w:r>
      <w:r w:rsidR="00B2358C" w:rsidRPr="00F072E5">
        <w:rPr>
          <w:rFonts w:ascii="Times New Roman" w:hAnsi="Times New Roman" w:cs="Times New Roman"/>
        </w:rPr>
        <w:t>pola asuh dan kedekatan orang tua (ibu) yang bekerja pada pencapaian hasil belajar siswa mat</w:t>
      </w:r>
      <w:r w:rsidR="00C97D73" w:rsidRPr="00F072E5">
        <w:rPr>
          <w:rFonts w:ascii="Times New Roman" w:hAnsi="Times New Roman" w:cs="Times New Roman"/>
        </w:rPr>
        <w:t>a pelajaran IPS di kelas IV SD.</w:t>
      </w:r>
    </w:p>
    <w:p w14:paraId="27BC1FA1" w14:textId="5A869354"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Menentukan Rumusan Masalah</w:t>
      </w:r>
    </w:p>
    <w:p w14:paraId="77163D40" w14:textId="70C3103F" w:rsidR="00B2358C" w:rsidRPr="00F072E5" w:rsidRDefault="00BD499F" w:rsidP="00623844">
      <w:pPr>
        <w:spacing w:after="0" w:line="360" w:lineRule="auto"/>
        <w:ind w:left="709"/>
        <w:jc w:val="both"/>
        <w:rPr>
          <w:rFonts w:ascii="Times New Roman" w:hAnsi="Times New Roman" w:cs="Times New Roman"/>
        </w:rPr>
      </w:pPr>
      <w:r w:rsidRPr="00BD499F">
        <w:rPr>
          <w:rFonts w:ascii="Times New Roman" w:hAnsi="Times New Roman" w:cs="Times New Roman"/>
        </w:rPr>
        <w:t>Merumuskan pertanyaan berdasarkan pertanyaan penelitian yaitu: “Bagaimana pola asuh orang tua siswa kelas 4 SDN 2 Raksa Budi, bagaimana keakraban orang tua siswa kelas 4 SDN 2 Raksa Budi, bagaimana prestasi siswa kelas 4 SDN 2 Raksa Budi da</w:t>
      </w:r>
      <w:r>
        <w:rPr>
          <w:rFonts w:ascii="Times New Roman" w:hAnsi="Times New Roman" w:cs="Times New Roman"/>
        </w:rPr>
        <w:t xml:space="preserve">lam </w:t>
      </w:r>
      <w:r w:rsidRPr="00BD499F">
        <w:rPr>
          <w:rFonts w:ascii="Times New Roman" w:hAnsi="Times New Roman" w:cs="Times New Roman"/>
        </w:rPr>
        <w:t xml:space="preserve">akademik, dan seberapa besar pola asuh dan keakraban dengan orang tua (ibu) siswa mempengaruhi  berprestasi  belajar IPS  pada </w:t>
      </w:r>
      <w:r>
        <w:rPr>
          <w:rFonts w:ascii="Times New Roman" w:hAnsi="Times New Roman" w:cs="Times New Roman"/>
        </w:rPr>
        <w:t xml:space="preserve">kelas </w:t>
      </w:r>
      <w:r w:rsidRPr="00BD499F">
        <w:rPr>
          <w:rFonts w:ascii="Times New Roman" w:hAnsi="Times New Roman" w:cs="Times New Roman"/>
        </w:rPr>
        <w:t xml:space="preserve"> IV SDN2 Raksa Budi"</w:t>
      </w:r>
      <w:r w:rsidR="00B2358C" w:rsidRPr="00F072E5">
        <w:rPr>
          <w:rFonts w:ascii="Times New Roman" w:hAnsi="Times New Roman" w:cs="Times New Roman"/>
        </w:rPr>
        <w:t>.</w:t>
      </w:r>
    </w:p>
    <w:p w14:paraId="2B38B152" w14:textId="33B11BBA"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Menentukan Tujuan dan Ruang Lingkup Penelitian</w:t>
      </w:r>
    </w:p>
    <w:p w14:paraId="38F74E03" w14:textId="6D6603C5" w:rsidR="00B2358C" w:rsidRPr="00F072E5" w:rsidRDefault="00BD499F" w:rsidP="00623844">
      <w:pPr>
        <w:spacing w:after="0" w:line="360" w:lineRule="auto"/>
        <w:ind w:left="709"/>
        <w:jc w:val="both"/>
        <w:rPr>
          <w:rFonts w:ascii="Times New Roman" w:hAnsi="Times New Roman" w:cs="Times New Roman"/>
        </w:rPr>
      </w:pPr>
      <w:r w:rsidRPr="00BD499F">
        <w:rPr>
          <w:rFonts w:ascii="Times New Roman" w:hAnsi="Times New Roman" w:cs="Times New Roman"/>
        </w:rPr>
        <w:t>Identifikasi tujuan penelitian untuk menentukan langkah selanjutnya yang akan dilakukan peneliti untuk mencapai tujuan penelitian. Ruang lingkup penelitian ditentukan untuk memberikan batasan dan asumsi yang jelas selama melakukan dan penyusunan penelitian ini sehingga penelitian ini tidak melebihi ruang lingkup penelitian yang telah ditentukan oleh peneliti.</w:t>
      </w:r>
      <w:r w:rsidR="00B2358C" w:rsidRPr="00F072E5">
        <w:rPr>
          <w:rFonts w:ascii="Times New Roman" w:hAnsi="Times New Roman" w:cs="Times New Roman"/>
        </w:rPr>
        <w:t>.</w:t>
      </w:r>
    </w:p>
    <w:p w14:paraId="02789DEA" w14:textId="2C816AAA"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Studi Literatur</w:t>
      </w:r>
    </w:p>
    <w:p w14:paraId="46A2F6AE" w14:textId="6D88DCA2" w:rsidR="00C97D73" w:rsidRPr="00F072E5" w:rsidRDefault="00A85859" w:rsidP="00623844">
      <w:pPr>
        <w:spacing w:after="0" w:line="360" w:lineRule="auto"/>
        <w:ind w:left="709"/>
        <w:jc w:val="both"/>
        <w:rPr>
          <w:rFonts w:ascii="Times New Roman" w:hAnsi="Times New Roman" w:cs="Times New Roman"/>
        </w:rPr>
      </w:pPr>
      <w:r w:rsidRPr="00A85859">
        <w:rPr>
          <w:rFonts w:ascii="Times New Roman" w:hAnsi="Times New Roman" w:cs="Times New Roman"/>
        </w:rPr>
        <w:t>Sebagai landasan teori untuk memecahkan masalah ilmiah, penelitian kepustakaan dilakukan untuk mendukung pekerjaan penelitian setelah mengidentifikasi topik dan masal</w:t>
      </w:r>
      <w:r>
        <w:rPr>
          <w:rFonts w:ascii="Times New Roman" w:hAnsi="Times New Roman" w:cs="Times New Roman"/>
        </w:rPr>
        <w:t xml:space="preserve">ah yang diangkat pada tahap ini </w:t>
      </w:r>
      <w:r w:rsidR="00B2358C" w:rsidRPr="00F072E5">
        <w:rPr>
          <w:rFonts w:ascii="Times New Roman" w:hAnsi="Times New Roman" w:cs="Times New Roman"/>
        </w:rPr>
        <w:t xml:space="preserve">yang diperoleh dari survei yang dilakukan dari literatur. Dalam tahap ini digunakan beberapa referensi yang diperoleh dari buku-buku, jurnal maupun skripsi dan tesis dari penelitian terdahulu.  </w:t>
      </w:r>
    </w:p>
    <w:p w14:paraId="2FFA7912" w14:textId="7BE5C928" w:rsidR="00B2358C"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Variabel Penelitian dan Menentukan Sumber Data</w:t>
      </w:r>
    </w:p>
    <w:p w14:paraId="370373AB" w14:textId="77777777" w:rsidR="00B2358C" w:rsidRPr="00F072E5" w:rsidRDefault="00B2358C" w:rsidP="00623844">
      <w:pPr>
        <w:pStyle w:val="ListParagraph"/>
        <w:numPr>
          <w:ilvl w:val="1"/>
          <w:numId w:val="20"/>
        </w:numPr>
        <w:spacing w:after="0" w:line="360" w:lineRule="auto"/>
        <w:rPr>
          <w:rFonts w:cs="Times New Roman"/>
          <w:sz w:val="22"/>
        </w:rPr>
      </w:pPr>
      <w:r w:rsidRPr="00F072E5">
        <w:rPr>
          <w:rFonts w:cs="Times New Roman"/>
          <w:sz w:val="22"/>
        </w:rPr>
        <w:t xml:space="preserve">Pada tahap ini peneliti menentukan variabel yang menjadi fokus penelitian. Adapun variabel penelitian adalah sebagai berikut : </w:t>
      </w:r>
    </w:p>
    <w:p w14:paraId="1A792F94" w14:textId="77777777" w:rsidR="00B2358C" w:rsidRPr="00F072E5" w:rsidRDefault="00B2358C" w:rsidP="00623844">
      <w:pPr>
        <w:pStyle w:val="ListParagraph"/>
        <w:numPr>
          <w:ilvl w:val="1"/>
          <w:numId w:val="20"/>
        </w:numPr>
        <w:spacing w:after="0" w:line="360" w:lineRule="auto"/>
        <w:rPr>
          <w:rFonts w:cs="Times New Roman"/>
          <w:sz w:val="22"/>
        </w:rPr>
      </w:pPr>
      <w:r w:rsidRPr="00F072E5">
        <w:rPr>
          <w:rFonts w:cs="Times New Roman"/>
          <w:sz w:val="22"/>
        </w:rPr>
        <w:t>X1 : Jenis Pola Asuh</w:t>
      </w:r>
    </w:p>
    <w:p w14:paraId="36230D0B" w14:textId="77777777" w:rsidR="00B2358C" w:rsidRPr="00F072E5" w:rsidRDefault="00B2358C" w:rsidP="00623844">
      <w:pPr>
        <w:pStyle w:val="ListParagraph"/>
        <w:numPr>
          <w:ilvl w:val="1"/>
          <w:numId w:val="20"/>
        </w:numPr>
        <w:spacing w:after="0" w:line="360" w:lineRule="auto"/>
        <w:rPr>
          <w:rFonts w:cs="Times New Roman"/>
          <w:sz w:val="22"/>
        </w:rPr>
      </w:pPr>
      <w:r w:rsidRPr="00F072E5">
        <w:rPr>
          <w:rFonts w:cs="Times New Roman"/>
          <w:sz w:val="22"/>
        </w:rPr>
        <w:t xml:space="preserve">X2 : Kedekatan Orang tua dan Anak </w:t>
      </w:r>
    </w:p>
    <w:p w14:paraId="1DAE7FA6" w14:textId="77777777" w:rsidR="00C97D73" w:rsidRPr="00F072E5" w:rsidRDefault="00C97D73" w:rsidP="00623844">
      <w:pPr>
        <w:pStyle w:val="ListParagraph"/>
        <w:numPr>
          <w:ilvl w:val="1"/>
          <w:numId w:val="20"/>
        </w:numPr>
        <w:spacing w:after="0" w:line="360" w:lineRule="auto"/>
        <w:rPr>
          <w:rFonts w:cs="Times New Roman"/>
          <w:sz w:val="22"/>
        </w:rPr>
      </w:pPr>
      <w:r w:rsidRPr="00F072E5">
        <w:rPr>
          <w:rFonts w:cs="Times New Roman"/>
          <w:sz w:val="22"/>
        </w:rPr>
        <w:t>Y  : Hasil Belajar Siswa</w:t>
      </w:r>
    </w:p>
    <w:p w14:paraId="03FFC4BC" w14:textId="77777777" w:rsidR="00C97D73" w:rsidRPr="00F072E5" w:rsidRDefault="00B2358C" w:rsidP="00623844">
      <w:pPr>
        <w:pStyle w:val="ListParagraph"/>
        <w:numPr>
          <w:ilvl w:val="0"/>
          <w:numId w:val="20"/>
        </w:numPr>
        <w:spacing w:after="0" w:line="360" w:lineRule="auto"/>
        <w:rPr>
          <w:rFonts w:cs="Times New Roman"/>
          <w:sz w:val="22"/>
        </w:rPr>
      </w:pPr>
      <w:r w:rsidRPr="00F072E5">
        <w:rPr>
          <w:rFonts w:cs="Times New Roman"/>
          <w:sz w:val="22"/>
        </w:rPr>
        <w:t>Kemudian menentukan informan untuk memperoleh data-data yang dibutuhkan terkait pola asuh dan kedekatan orang tua (ibu) yang bekerja pada pencapaian hasil belajar siswa mata pelajaran IPS di kelas IV SD.</w:t>
      </w:r>
    </w:p>
    <w:p w14:paraId="3F92E6B9" w14:textId="10B93489" w:rsidR="00C97D73" w:rsidRPr="00F072E5" w:rsidRDefault="00A85859" w:rsidP="00623844">
      <w:pPr>
        <w:pStyle w:val="ListParagraph"/>
        <w:numPr>
          <w:ilvl w:val="0"/>
          <w:numId w:val="20"/>
        </w:numPr>
        <w:spacing w:after="0" w:line="360" w:lineRule="auto"/>
        <w:rPr>
          <w:rFonts w:cs="Times New Roman"/>
          <w:sz w:val="22"/>
        </w:rPr>
      </w:pPr>
      <w:r w:rsidRPr="00A85859">
        <w:rPr>
          <w:rFonts w:ascii="Calibri" w:eastAsia="Times New Roman" w:hAnsi="Calibri" w:cs="Times New Roman"/>
          <w:sz w:val="22"/>
        </w:rPr>
        <w:t xml:space="preserve">Mengidentifikasi dan mengembangkan </w:t>
      </w:r>
      <w:r w:rsidR="00B2358C" w:rsidRPr="00F072E5">
        <w:rPr>
          <w:rFonts w:cs="Times New Roman"/>
          <w:sz w:val="22"/>
        </w:rPr>
        <w:t xml:space="preserve">Instrumen Penelitian </w:t>
      </w:r>
    </w:p>
    <w:p w14:paraId="09655AFE" w14:textId="77777777" w:rsidR="00A85859" w:rsidRDefault="00A85859" w:rsidP="005C2BC7">
      <w:pPr>
        <w:pStyle w:val="ListParagraph"/>
        <w:spacing w:after="0" w:line="360" w:lineRule="auto"/>
        <w:ind w:left="709"/>
        <w:rPr>
          <w:rFonts w:ascii="Calibri" w:eastAsia="Times New Roman" w:hAnsi="Calibri" w:cs="Times New Roman"/>
          <w:sz w:val="22"/>
        </w:rPr>
      </w:pPr>
      <w:r w:rsidRPr="00A85859">
        <w:rPr>
          <w:rFonts w:ascii="Calibri" w:eastAsia="Times New Roman" w:hAnsi="Calibri" w:cs="Times New Roman"/>
          <w:sz w:val="22"/>
        </w:rPr>
        <w:t>Pada tahap ini, adapun  identifikasi instrumen dalam penelitian ini adalah milik peneliti sendir</w:t>
      </w:r>
      <w:r>
        <w:rPr>
          <w:rFonts w:ascii="Calibri" w:eastAsia="Times New Roman" w:hAnsi="Calibri" w:cs="Times New Roman"/>
          <w:sz w:val="22"/>
        </w:rPr>
        <w:t xml:space="preserve">i. Peneliti menjadi alat </w:t>
      </w:r>
      <w:r w:rsidRPr="00A85859">
        <w:rPr>
          <w:rFonts w:ascii="Calibri" w:eastAsia="Times New Roman" w:hAnsi="Calibri" w:cs="Times New Roman"/>
          <w:sz w:val="22"/>
        </w:rPr>
        <w:t xml:space="preserve"> yang berfungsi untuk mengidentifikasi prioritas penelitian, memilih </w:t>
      </w:r>
      <w:r w:rsidRPr="00A85859">
        <w:rPr>
          <w:rFonts w:ascii="Calibri" w:eastAsia="Times New Roman" w:hAnsi="Calibri" w:cs="Times New Roman"/>
          <w:sz w:val="22"/>
        </w:rPr>
        <w:lastRenderedPageBreak/>
        <w:t>informan sebagai sumber, mengumpulkan data, menilai kualitas data, menganalisis data, menafsirkan data, dan menarik kesimpulan.</w:t>
      </w:r>
    </w:p>
    <w:p w14:paraId="03721C70" w14:textId="10606C16" w:rsidR="00B2358C" w:rsidRPr="00F072E5" w:rsidRDefault="00B2358C" w:rsidP="005C2BC7">
      <w:pPr>
        <w:pStyle w:val="ListParagraph"/>
        <w:spacing w:after="0" w:line="360" w:lineRule="auto"/>
        <w:ind w:left="0"/>
        <w:rPr>
          <w:rFonts w:cs="Times New Roman"/>
          <w:b/>
          <w:sz w:val="22"/>
        </w:rPr>
      </w:pPr>
      <w:r w:rsidRPr="00F072E5">
        <w:rPr>
          <w:rFonts w:cs="Times New Roman"/>
          <w:b/>
          <w:sz w:val="22"/>
        </w:rPr>
        <w:t>Tahap Kedua: Pengumpulan Data</w:t>
      </w:r>
    </w:p>
    <w:p w14:paraId="4BA53EAB" w14:textId="67D91E31" w:rsidR="00B2358C" w:rsidRPr="00F072E5" w:rsidRDefault="00A85859" w:rsidP="005C2BC7">
      <w:pPr>
        <w:pStyle w:val="ListParagraph"/>
        <w:spacing w:after="0" w:line="360" w:lineRule="auto"/>
        <w:ind w:left="0"/>
        <w:rPr>
          <w:rFonts w:cs="Times New Roman"/>
          <w:sz w:val="22"/>
        </w:rPr>
      </w:pPr>
      <w:r w:rsidRPr="00A85859">
        <w:rPr>
          <w:rFonts w:cs="Times New Roman"/>
          <w:sz w:val="22"/>
        </w:rPr>
        <w:t xml:space="preserve">Agar data yang dihasilkan itu </w:t>
      </w:r>
      <w:r w:rsidR="00B2358C" w:rsidRPr="00F072E5">
        <w:rPr>
          <w:rFonts w:cs="Times New Roman"/>
          <w:sz w:val="22"/>
        </w:rPr>
        <w:t xml:space="preserve"> akurat, terukur dan terperinci peneliti mengumpulkan data yang dibutuhkan menjadi dua bagian yaitu:</w:t>
      </w:r>
    </w:p>
    <w:p w14:paraId="5B9D2CAA" w14:textId="77777777" w:rsidR="00A85859" w:rsidRDefault="00B2358C" w:rsidP="005C2BC7">
      <w:pPr>
        <w:pStyle w:val="ListParagraph"/>
        <w:numPr>
          <w:ilvl w:val="0"/>
          <w:numId w:val="21"/>
        </w:numPr>
        <w:spacing w:after="0" w:line="360" w:lineRule="auto"/>
        <w:ind w:left="284"/>
        <w:rPr>
          <w:rFonts w:cs="Times New Roman"/>
          <w:sz w:val="22"/>
        </w:rPr>
      </w:pPr>
      <w:r w:rsidRPr="00F072E5">
        <w:rPr>
          <w:rFonts w:cs="Times New Roman"/>
          <w:sz w:val="22"/>
        </w:rPr>
        <w:t xml:space="preserve">Data Primeryaitu </w:t>
      </w:r>
      <w:r w:rsidR="00A85859" w:rsidRPr="00A85859">
        <w:rPr>
          <w:rFonts w:cs="Times New Roman"/>
          <w:sz w:val="22"/>
        </w:rPr>
        <w:t xml:space="preserve">adalah data yang diperoleh langsung dari sumber aslinya. Adapun data mentah yang diperoleh dengan : </w:t>
      </w:r>
    </w:p>
    <w:p w14:paraId="74C9AC4D" w14:textId="77777777" w:rsidR="00A85859" w:rsidRDefault="00A85859" w:rsidP="005C2BC7">
      <w:pPr>
        <w:pStyle w:val="ListParagraph"/>
        <w:spacing w:after="0" w:line="360" w:lineRule="auto"/>
        <w:ind w:left="284"/>
        <w:rPr>
          <w:rFonts w:cs="Times New Roman"/>
          <w:sz w:val="22"/>
        </w:rPr>
      </w:pPr>
      <w:r w:rsidRPr="00A85859">
        <w:rPr>
          <w:rFonts w:cs="Times New Roman"/>
          <w:sz w:val="22"/>
        </w:rPr>
        <w:t xml:space="preserve">a) Wawancara mendalam dengan mewawancarai berbagai sumber, yaitu kepala sekolah dan orang tua </w:t>
      </w:r>
    </w:p>
    <w:p w14:paraId="0212BAFF" w14:textId="77777777" w:rsidR="00A85859" w:rsidRDefault="00A85859" w:rsidP="005C2BC7">
      <w:pPr>
        <w:pStyle w:val="ListParagraph"/>
        <w:spacing w:after="0" w:line="360" w:lineRule="auto"/>
        <w:ind w:left="284"/>
        <w:rPr>
          <w:rFonts w:cs="Times New Roman"/>
          <w:sz w:val="22"/>
        </w:rPr>
      </w:pPr>
      <w:r w:rsidRPr="00A85859">
        <w:rPr>
          <w:rFonts w:cs="Times New Roman"/>
          <w:sz w:val="22"/>
        </w:rPr>
        <w:t xml:space="preserve">b) Observasi partisipatif, yaitu keikutsertaan peneliti dalam kegiatan sehari-hari yang menjadi fokus penelitian, sebagai sumber data penelitian, yaitu situasi dan aktivitas siswa kelas IV SDN2 Raksa Budi. </w:t>
      </w:r>
    </w:p>
    <w:p w14:paraId="3C6D6358" w14:textId="77777777" w:rsidR="00A85859" w:rsidRDefault="00A85859" w:rsidP="005C2BC7">
      <w:pPr>
        <w:pStyle w:val="ListParagraph"/>
        <w:spacing w:after="0" w:line="360" w:lineRule="auto"/>
        <w:ind w:left="284"/>
        <w:rPr>
          <w:rFonts w:cs="Times New Roman"/>
          <w:sz w:val="22"/>
        </w:rPr>
      </w:pPr>
      <w:r w:rsidRPr="00A85859">
        <w:rPr>
          <w:rFonts w:cs="Times New Roman"/>
          <w:sz w:val="22"/>
        </w:rPr>
        <w:t>c) Kuesioner (questionnaire), dimana peneliti mengajukan pertanyaan kepada orang tua siswa untuk memperoleh data tentang pola asuh dan keintiman orang tua-anak.</w:t>
      </w:r>
      <w:r w:rsidR="00B2358C" w:rsidRPr="00F072E5">
        <w:rPr>
          <w:rFonts w:cs="Times New Roman"/>
          <w:sz w:val="22"/>
        </w:rPr>
        <w:t xml:space="preserve">Data Sekunder merupakan data yang telah diolah sebelumnya. </w:t>
      </w:r>
    </w:p>
    <w:p w14:paraId="3194A3B4" w14:textId="0A00EE38" w:rsidR="00623844" w:rsidRPr="00A85859" w:rsidRDefault="00B2358C" w:rsidP="005C2BC7">
      <w:pPr>
        <w:pStyle w:val="ListParagraph"/>
        <w:numPr>
          <w:ilvl w:val="0"/>
          <w:numId w:val="21"/>
        </w:numPr>
        <w:spacing w:after="0" w:line="360" w:lineRule="auto"/>
        <w:ind w:left="284"/>
        <w:rPr>
          <w:rFonts w:cs="Times New Roman"/>
          <w:sz w:val="22"/>
        </w:rPr>
      </w:pPr>
      <w:r w:rsidRPr="00A85859">
        <w:rPr>
          <w:rFonts w:cs="Times New Roman"/>
          <w:sz w:val="22"/>
        </w:rPr>
        <w:t xml:space="preserve">Adapun data sekunder </w:t>
      </w:r>
      <w:r w:rsidR="005C2BC7" w:rsidRPr="005C2BC7">
        <w:rPr>
          <w:rFonts w:cs="Times New Roman"/>
          <w:sz w:val="22"/>
        </w:rPr>
        <w:t>adalah data yang telah diprose</w:t>
      </w:r>
      <w:r w:rsidR="005C2BC7">
        <w:rPr>
          <w:rFonts w:cs="Times New Roman"/>
          <w:sz w:val="22"/>
        </w:rPr>
        <w:t>s sebelumnya. Yang</w:t>
      </w:r>
      <w:r w:rsidR="005C2BC7" w:rsidRPr="005C2BC7">
        <w:rPr>
          <w:rFonts w:cs="Times New Roman"/>
          <w:sz w:val="22"/>
        </w:rPr>
        <w:t xml:space="preserve"> diperoleh melalui metode</w:t>
      </w:r>
      <w:r w:rsidR="005C2BC7">
        <w:rPr>
          <w:rFonts w:cs="Times New Roman"/>
          <w:sz w:val="22"/>
        </w:rPr>
        <w:t xml:space="preserve"> pengumpulan data yaitu  </w:t>
      </w:r>
      <w:r w:rsidR="005C2BC7" w:rsidRPr="005C2BC7">
        <w:rPr>
          <w:rFonts w:cs="Times New Roman"/>
          <w:sz w:val="22"/>
        </w:rPr>
        <w:t xml:space="preserve"> dokumen berupa foto lapangan dan beberapa dokumen serta beberapa studi kepustaka</w:t>
      </w:r>
      <w:r w:rsidR="005C2BC7">
        <w:rPr>
          <w:rFonts w:cs="Times New Roman"/>
          <w:sz w:val="22"/>
        </w:rPr>
        <w:t>an (library study), yang dikumpulkan</w:t>
      </w:r>
      <w:r w:rsidR="005C2BC7" w:rsidRPr="005C2BC7">
        <w:rPr>
          <w:rFonts w:cs="Times New Roman"/>
          <w:sz w:val="22"/>
        </w:rPr>
        <w:t xml:space="preserve"> dari data literatur yang relevan dengan masalah yang akan dibahas,  dan kemudian dianalisis.</w:t>
      </w:r>
    </w:p>
    <w:p w14:paraId="598BA9E5" w14:textId="77777777" w:rsidR="00B2358C" w:rsidRPr="00F072E5" w:rsidRDefault="00B2358C" w:rsidP="005C2BC7">
      <w:pPr>
        <w:pStyle w:val="ListParagraph"/>
        <w:numPr>
          <w:ilvl w:val="0"/>
          <w:numId w:val="19"/>
        </w:numPr>
        <w:spacing w:after="0" w:line="360" w:lineRule="auto"/>
        <w:ind w:left="426"/>
        <w:rPr>
          <w:rFonts w:cs="Times New Roman"/>
          <w:b/>
          <w:sz w:val="22"/>
        </w:rPr>
      </w:pPr>
      <w:r w:rsidRPr="00F072E5">
        <w:rPr>
          <w:rFonts w:cs="Times New Roman"/>
          <w:b/>
          <w:sz w:val="22"/>
        </w:rPr>
        <w:t>Tahap Ketiga: Analisis Pengolahan Data dan Kesimpulan</w:t>
      </w:r>
    </w:p>
    <w:p w14:paraId="2D2061DE" w14:textId="77777777" w:rsidR="005C2BC7" w:rsidRPr="005C2BC7" w:rsidRDefault="005C2BC7" w:rsidP="005C2BC7">
      <w:pPr>
        <w:spacing w:after="0" w:line="360" w:lineRule="auto"/>
        <w:rPr>
          <w:rFonts w:cs="Times New Roman"/>
        </w:rPr>
      </w:pPr>
      <w:r w:rsidRPr="005C2BC7">
        <w:rPr>
          <w:rFonts w:cs="Times New Roman"/>
        </w:rPr>
        <w:t>Tahap ini merupakan tahap pengolahan data yang diperoleh dari hasil studi lapangan. Data diolah sesuai dengan literatur yang telah dikumpulkan dan teori-teori yang ada pada penelitian sebelumnya. Berikut tahapan pengolahan dan analisis data:</w:t>
      </w:r>
    </w:p>
    <w:p w14:paraId="4E574588" w14:textId="23A6316B" w:rsidR="005C2BC7" w:rsidRPr="005C2BC7" w:rsidRDefault="005C2BC7" w:rsidP="005C2BC7">
      <w:pPr>
        <w:pStyle w:val="ListParagraph"/>
        <w:numPr>
          <w:ilvl w:val="0"/>
          <w:numId w:val="26"/>
        </w:numPr>
        <w:spacing w:after="0" w:line="360" w:lineRule="auto"/>
        <w:ind w:left="426"/>
        <w:rPr>
          <w:rFonts w:cs="Times New Roman"/>
          <w:sz w:val="22"/>
        </w:rPr>
      </w:pPr>
      <w:r w:rsidRPr="005C2BC7">
        <w:rPr>
          <w:rFonts w:cs="Times New Roman"/>
          <w:sz w:val="22"/>
        </w:rPr>
        <w:t>analisis data</w:t>
      </w:r>
    </w:p>
    <w:p w14:paraId="051361FA" w14:textId="77777777" w:rsidR="005C2BC7" w:rsidRPr="005C2BC7" w:rsidRDefault="005C2BC7" w:rsidP="005C2BC7">
      <w:pPr>
        <w:pStyle w:val="ListParagraph"/>
        <w:spacing w:after="0" w:line="360" w:lineRule="auto"/>
        <w:ind w:left="426"/>
        <w:rPr>
          <w:rFonts w:cs="Times New Roman"/>
          <w:sz w:val="22"/>
        </w:rPr>
      </w:pPr>
      <w:r w:rsidRPr="005C2BC7">
        <w:rPr>
          <w:rFonts w:cs="Times New Roman"/>
          <w:sz w:val="22"/>
        </w:rPr>
        <w:t>Pada tahap ini, peneliti menganalisis hasil data berdasarkan temuan penelitian dan teori yang ada.</w:t>
      </w:r>
    </w:p>
    <w:p w14:paraId="53A2790E" w14:textId="343C9D5B" w:rsidR="005C2BC7" w:rsidRPr="005C2BC7" w:rsidRDefault="005C2BC7" w:rsidP="005C2BC7">
      <w:pPr>
        <w:pStyle w:val="ListParagraph"/>
        <w:numPr>
          <w:ilvl w:val="0"/>
          <w:numId w:val="26"/>
        </w:numPr>
        <w:spacing w:after="0" w:line="360" w:lineRule="auto"/>
        <w:ind w:left="426"/>
        <w:rPr>
          <w:rFonts w:cs="Times New Roman"/>
          <w:sz w:val="22"/>
        </w:rPr>
      </w:pPr>
      <w:r>
        <w:rPr>
          <w:rFonts w:cs="Times New Roman"/>
          <w:sz w:val="22"/>
        </w:rPr>
        <w:t>Kesimpulan</w:t>
      </w:r>
    </w:p>
    <w:p w14:paraId="60FD9E64" w14:textId="1B0AE1A2" w:rsidR="00F072E5" w:rsidRPr="00F072E5" w:rsidRDefault="005C2BC7" w:rsidP="005C2BC7">
      <w:pPr>
        <w:pStyle w:val="ListParagraph"/>
        <w:spacing w:after="0" w:line="360" w:lineRule="auto"/>
        <w:ind w:left="426"/>
        <w:rPr>
          <w:rFonts w:cs="Times New Roman"/>
          <w:sz w:val="22"/>
        </w:rPr>
      </w:pPr>
      <w:r w:rsidRPr="005C2BC7">
        <w:rPr>
          <w:rFonts w:cs="Times New Roman"/>
          <w:sz w:val="22"/>
        </w:rPr>
        <w:t>Menarik kesimpulan berdasarkan analisis data dan memeriksa apakah sesuai dengan maksud dan tujuan penelitian</w:t>
      </w:r>
    </w:p>
    <w:p w14:paraId="29B9FD84" w14:textId="77777777" w:rsidR="00000C2B" w:rsidRPr="003B031F" w:rsidRDefault="00B22251" w:rsidP="003B031F">
      <w:pPr>
        <w:spacing w:after="0" w:line="360" w:lineRule="auto"/>
        <w:rPr>
          <w:rFonts w:ascii="Times New Roman" w:hAnsi="Times New Roman" w:cs="Times New Roman"/>
          <w:b/>
        </w:rPr>
      </w:pPr>
      <w:r w:rsidRPr="003B031F">
        <w:rPr>
          <w:rFonts w:ascii="Times New Roman" w:hAnsi="Times New Roman" w:cs="Times New Roman"/>
          <w:b/>
        </w:rPr>
        <w:t xml:space="preserve">HASIL DAN PEMBAHASAN </w:t>
      </w:r>
    </w:p>
    <w:p w14:paraId="5F3F7A3B" w14:textId="77777777" w:rsidR="00000C2B" w:rsidRPr="003B031F" w:rsidRDefault="003338A4" w:rsidP="003B031F">
      <w:pPr>
        <w:pStyle w:val="ListParagraph"/>
        <w:numPr>
          <w:ilvl w:val="0"/>
          <w:numId w:val="9"/>
        </w:numPr>
        <w:spacing w:after="120" w:line="360" w:lineRule="auto"/>
        <w:ind w:left="284"/>
        <w:rPr>
          <w:rFonts w:cs="Times New Roman"/>
          <w:b/>
          <w:sz w:val="22"/>
        </w:rPr>
      </w:pPr>
      <w:r w:rsidRPr="003B031F">
        <w:rPr>
          <w:rFonts w:cs="Times New Roman"/>
          <w:b/>
          <w:sz w:val="22"/>
        </w:rPr>
        <w:t>Pola Asuh Orang Tua</w:t>
      </w:r>
    </w:p>
    <w:p w14:paraId="21411C00" w14:textId="77777777" w:rsidR="003338A4" w:rsidRPr="003338A4" w:rsidRDefault="003338A4" w:rsidP="00B13D0A">
      <w:pPr>
        <w:spacing w:after="0" w:line="360" w:lineRule="auto"/>
        <w:contextualSpacing/>
        <w:jc w:val="both"/>
        <w:rPr>
          <w:rFonts w:ascii="Times New Roman" w:eastAsia="Calibri" w:hAnsi="Times New Roman" w:cs="Times New Roman"/>
        </w:rPr>
      </w:pPr>
      <w:r w:rsidRPr="003338A4">
        <w:rPr>
          <w:rFonts w:ascii="Times New Roman" w:eastAsia="Calibri" w:hAnsi="Times New Roman" w:cs="Times New Roman"/>
        </w:rPr>
        <w:t>Pengukuran jenis pola asuh dilakukan dengan mengumpulkan skor hasil angket yang diberikan kepada orang tua siswa. Hasil angket dibedakan menjadi dua yaitu responden dengan status orang tua yang bekerja dan responden dengan status orang tua yang tidak bekerja. Hasil angket kemudian dicari persentase dari skor maksimal masing-masing jenis pola asuh. Rangkuman hasil angket dapat dilihat pada tabel di bawah ini:</w:t>
      </w:r>
    </w:p>
    <w:tbl>
      <w:tblPr>
        <w:tblW w:w="5527" w:type="dxa"/>
        <w:jc w:val="center"/>
        <w:tblLook w:val="04A0" w:firstRow="1" w:lastRow="0" w:firstColumn="1" w:lastColumn="0" w:noHBand="0" w:noVBand="1"/>
      </w:tblPr>
      <w:tblGrid>
        <w:gridCol w:w="1840"/>
        <w:gridCol w:w="1702"/>
        <w:gridCol w:w="1985"/>
      </w:tblGrid>
      <w:tr w:rsidR="003338A4" w:rsidRPr="003338A4" w14:paraId="02125EE2" w14:textId="77777777" w:rsidTr="00683A37">
        <w:trPr>
          <w:trHeight w:val="315"/>
          <w:jc w:val="center"/>
        </w:trPr>
        <w:tc>
          <w:tcPr>
            <w:tcW w:w="18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9DBFB6C"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lastRenderedPageBreak/>
              <w:t>Jenis Pola Asuh</w:t>
            </w:r>
          </w:p>
        </w:tc>
        <w:tc>
          <w:tcPr>
            <w:tcW w:w="36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7494CC0"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Status Orang tua</w:t>
            </w:r>
          </w:p>
        </w:tc>
      </w:tr>
      <w:tr w:rsidR="003338A4" w:rsidRPr="003338A4" w14:paraId="42EF6D12" w14:textId="77777777" w:rsidTr="00683A37">
        <w:trPr>
          <w:trHeight w:val="315"/>
          <w:jc w:val="center"/>
        </w:trPr>
        <w:tc>
          <w:tcPr>
            <w:tcW w:w="1840" w:type="dxa"/>
            <w:vMerge/>
            <w:tcBorders>
              <w:top w:val="single" w:sz="4" w:space="0" w:color="auto"/>
              <w:left w:val="single" w:sz="4" w:space="0" w:color="auto"/>
              <w:bottom w:val="single" w:sz="4" w:space="0" w:color="000000"/>
              <w:right w:val="single" w:sz="4" w:space="0" w:color="auto"/>
            </w:tcBorders>
            <w:vAlign w:val="center"/>
            <w:hideMark/>
          </w:tcPr>
          <w:p w14:paraId="15CEC49E" w14:textId="77777777" w:rsidR="003338A4" w:rsidRPr="003338A4" w:rsidRDefault="003338A4" w:rsidP="003B031F">
            <w:pPr>
              <w:spacing w:after="0" w:line="360" w:lineRule="auto"/>
              <w:jc w:val="both"/>
              <w:rPr>
                <w:rFonts w:ascii="Times New Roman" w:hAnsi="Times New Roman" w:cs="Times New Roman"/>
                <w:b/>
                <w:bCs/>
                <w:color w:val="000000"/>
              </w:rPr>
            </w:pPr>
          </w:p>
        </w:tc>
        <w:tc>
          <w:tcPr>
            <w:tcW w:w="1702" w:type="dxa"/>
            <w:tcBorders>
              <w:top w:val="nil"/>
              <w:left w:val="nil"/>
              <w:bottom w:val="single" w:sz="4" w:space="0" w:color="auto"/>
              <w:right w:val="single" w:sz="4" w:space="0" w:color="auto"/>
            </w:tcBorders>
            <w:shd w:val="clear" w:color="auto" w:fill="auto"/>
            <w:noWrap/>
            <w:vAlign w:val="center"/>
            <w:hideMark/>
          </w:tcPr>
          <w:p w14:paraId="3859A3F0"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 xml:space="preserve">Bekerja </w:t>
            </w:r>
          </w:p>
        </w:tc>
        <w:tc>
          <w:tcPr>
            <w:tcW w:w="1985" w:type="dxa"/>
            <w:tcBorders>
              <w:top w:val="nil"/>
              <w:left w:val="nil"/>
              <w:bottom w:val="single" w:sz="4" w:space="0" w:color="auto"/>
              <w:right w:val="single" w:sz="4" w:space="0" w:color="auto"/>
            </w:tcBorders>
            <w:shd w:val="clear" w:color="auto" w:fill="auto"/>
            <w:noWrap/>
            <w:vAlign w:val="center"/>
            <w:hideMark/>
          </w:tcPr>
          <w:p w14:paraId="61F3040E"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Tidak Bekerja</w:t>
            </w:r>
          </w:p>
        </w:tc>
      </w:tr>
      <w:tr w:rsidR="003338A4" w:rsidRPr="003338A4" w14:paraId="43D88D51"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76381929"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Otoriter</w:t>
            </w:r>
          </w:p>
        </w:tc>
        <w:tc>
          <w:tcPr>
            <w:tcW w:w="1702" w:type="dxa"/>
            <w:tcBorders>
              <w:top w:val="nil"/>
              <w:left w:val="nil"/>
              <w:bottom w:val="single" w:sz="4" w:space="0" w:color="auto"/>
              <w:right w:val="single" w:sz="4" w:space="0" w:color="auto"/>
            </w:tcBorders>
            <w:shd w:val="clear" w:color="auto" w:fill="auto"/>
            <w:noWrap/>
            <w:vAlign w:val="center"/>
            <w:hideMark/>
          </w:tcPr>
          <w:p w14:paraId="612A40FD"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1,4%</w:t>
            </w:r>
          </w:p>
        </w:tc>
        <w:tc>
          <w:tcPr>
            <w:tcW w:w="1985" w:type="dxa"/>
            <w:tcBorders>
              <w:top w:val="nil"/>
              <w:left w:val="nil"/>
              <w:bottom w:val="single" w:sz="4" w:space="0" w:color="auto"/>
              <w:right w:val="single" w:sz="4" w:space="0" w:color="auto"/>
            </w:tcBorders>
            <w:shd w:val="clear" w:color="auto" w:fill="auto"/>
            <w:noWrap/>
            <w:vAlign w:val="center"/>
            <w:hideMark/>
          </w:tcPr>
          <w:p w14:paraId="2D0C16EF"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24%</w:t>
            </w:r>
          </w:p>
        </w:tc>
      </w:tr>
      <w:tr w:rsidR="003338A4" w:rsidRPr="003338A4" w14:paraId="16FF55E2"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92D050"/>
            <w:noWrap/>
            <w:vAlign w:val="center"/>
            <w:hideMark/>
          </w:tcPr>
          <w:p w14:paraId="65B222A2"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Demokratis</w:t>
            </w:r>
          </w:p>
        </w:tc>
        <w:tc>
          <w:tcPr>
            <w:tcW w:w="1702" w:type="dxa"/>
            <w:tcBorders>
              <w:top w:val="nil"/>
              <w:left w:val="nil"/>
              <w:bottom w:val="single" w:sz="4" w:space="0" w:color="auto"/>
              <w:right w:val="single" w:sz="4" w:space="0" w:color="auto"/>
            </w:tcBorders>
            <w:shd w:val="clear" w:color="auto" w:fill="92D050"/>
            <w:noWrap/>
            <w:vAlign w:val="center"/>
            <w:hideMark/>
          </w:tcPr>
          <w:p w14:paraId="7DE78241"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41,7%</w:t>
            </w:r>
          </w:p>
        </w:tc>
        <w:tc>
          <w:tcPr>
            <w:tcW w:w="1985" w:type="dxa"/>
            <w:tcBorders>
              <w:top w:val="nil"/>
              <w:left w:val="nil"/>
              <w:bottom w:val="single" w:sz="4" w:space="0" w:color="auto"/>
              <w:right w:val="single" w:sz="4" w:space="0" w:color="auto"/>
            </w:tcBorders>
            <w:shd w:val="clear" w:color="auto" w:fill="92D050"/>
            <w:noWrap/>
            <w:vAlign w:val="center"/>
            <w:hideMark/>
          </w:tcPr>
          <w:p w14:paraId="357CFCE9"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1,4%</w:t>
            </w:r>
          </w:p>
        </w:tc>
      </w:tr>
      <w:tr w:rsidR="003338A4" w:rsidRPr="003338A4" w14:paraId="6AE37A7F"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C8E6D68"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Permisif</w:t>
            </w:r>
          </w:p>
        </w:tc>
        <w:tc>
          <w:tcPr>
            <w:tcW w:w="1702" w:type="dxa"/>
            <w:tcBorders>
              <w:top w:val="nil"/>
              <w:left w:val="nil"/>
              <w:bottom w:val="single" w:sz="4" w:space="0" w:color="auto"/>
              <w:right w:val="single" w:sz="4" w:space="0" w:color="auto"/>
            </w:tcBorders>
            <w:shd w:val="clear" w:color="auto" w:fill="auto"/>
            <w:noWrap/>
            <w:vAlign w:val="center"/>
            <w:hideMark/>
          </w:tcPr>
          <w:p w14:paraId="5F08125C"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0,2%</w:t>
            </w:r>
          </w:p>
        </w:tc>
        <w:tc>
          <w:tcPr>
            <w:tcW w:w="1985" w:type="dxa"/>
            <w:tcBorders>
              <w:top w:val="nil"/>
              <w:left w:val="nil"/>
              <w:bottom w:val="single" w:sz="4" w:space="0" w:color="auto"/>
              <w:right w:val="single" w:sz="4" w:space="0" w:color="auto"/>
            </w:tcBorders>
            <w:shd w:val="clear" w:color="auto" w:fill="auto"/>
            <w:noWrap/>
            <w:vAlign w:val="center"/>
            <w:hideMark/>
          </w:tcPr>
          <w:p w14:paraId="53B53C9F"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23,2%</w:t>
            </w:r>
          </w:p>
        </w:tc>
      </w:tr>
    </w:tbl>
    <w:p w14:paraId="33DF5911" w14:textId="77777777" w:rsidR="003338A4" w:rsidRPr="003B031F" w:rsidRDefault="003338A4" w:rsidP="003B031F">
      <w:pPr>
        <w:spacing w:after="120" w:line="360" w:lineRule="auto"/>
        <w:jc w:val="both"/>
        <w:rPr>
          <w:rFonts w:ascii="Times New Roman" w:eastAsia="Calibri" w:hAnsi="Times New Roman" w:cs="Times New Roman"/>
        </w:rPr>
      </w:pPr>
    </w:p>
    <w:p w14:paraId="396AA647" w14:textId="4B12B5D9" w:rsidR="005C2BC7" w:rsidRDefault="003338A4" w:rsidP="005C2BC7">
      <w:pPr>
        <w:spacing w:line="360" w:lineRule="auto"/>
        <w:jc w:val="both"/>
        <w:rPr>
          <w:rFonts w:ascii="Times New Roman" w:eastAsia="Calibri" w:hAnsi="Times New Roman" w:cs="Times New Roman"/>
        </w:rPr>
      </w:pPr>
      <w:r w:rsidRPr="003338A4">
        <w:rPr>
          <w:rFonts w:ascii="Times New Roman" w:eastAsia="Calibri" w:hAnsi="Times New Roman" w:cs="Times New Roman"/>
        </w:rPr>
        <w:t xml:space="preserve">Berdasarkan hasil jawaban responden pada tabel di atas, dapat disimpulkan bahwa variable pola asuh orang tua menunjukkan bahwa responden yaitu orang tua siswa-siswi SDN 2 Raksa Budi baik yang bekerja maupun yang tidak bekerja yang lebih mendominasi adalah pola asuh demokratis dengan jumlah total skor angket pola asuh orang tua yang bekerja sebanyak 417 dari skor maksimal 1000 atau 41,7% dari skor maksimal dan skor angket pola asuh orang tua yang tidak bekerja sebanyak 314 dari skor maksimal 1000 atau 31,4%. </w:t>
      </w:r>
      <w:r w:rsidR="005C2BC7" w:rsidRPr="005C2BC7">
        <w:rPr>
          <w:rFonts w:ascii="Times New Roman" w:eastAsia="Calibri" w:hAnsi="Times New Roman" w:cs="Times New Roman"/>
        </w:rPr>
        <w:t>Dapat dikatakan bahwa pola asuh anak di rumah atau saat mengasuh anak merupakan model pola asuh demokratis, yaitu pola asuh yang memungkinkan anak bebas melakukan ap</w:t>
      </w:r>
      <w:r w:rsidR="005C2BC7">
        <w:rPr>
          <w:rFonts w:ascii="Times New Roman" w:eastAsia="Calibri" w:hAnsi="Times New Roman" w:cs="Times New Roman"/>
        </w:rPr>
        <w:t>a yang diinginkannya</w:t>
      </w:r>
      <w:r w:rsidR="005C2BC7" w:rsidRPr="005C2BC7">
        <w:rPr>
          <w:rFonts w:ascii="Times New Roman" w:eastAsia="Calibri" w:hAnsi="Times New Roman" w:cs="Times New Roman"/>
        </w:rPr>
        <w:t xml:space="preserve"> dan mengungkapkan pikiran dan ide  sesuai dengan apa yang ada didalam pemikirana anak dengan catatan bahwa anak tidak akan melewati batas yang disepakati dengan orang tua. Pola asuh demokratis sangat mempengaruhi belajar anak, sehingga</w:t>
      </w:r>
      <w:r w:rsidR="00473AA8" w:rsidRPr="00473AA8">
        <w:rPr>
          <w:rFonts w:ascii="Times New Roman" w:eastAsia="Calibri" w:hAnsi="Times New Roman" w:cs="Times New Roman"/>
        </w:rPr>
        <w:t xml:space="preserve"> ada pengaruh terhadap</w:t>
      </w:r>
      <w:r w:rsidR="005C2BC7" w:rsidRPr="005C2BC7">
        <w:rPr>
          <w:rFonts w:ascii="Times New Roman" w:eastAsia="Calibri" w:hAnsi="Times New Roman" w:cs="Times New Roman"/>
        </w:rPr>
        <w:t xml:space="preserve"> nilai yang dihasilkan selama proses pemb</w:t>
      </w:r>
      <w:r w:rsidR="00473AA8">
        <w:rPr>
          <w:rFonts w:ascii="Times New Roman" w:eastAsia="Calibri" w:hAnsi="Times New Roman" w:cs="Times New Roman"/>
        </w:rPr>
        <w:t xml:space="preserve">elajaran </w:t>
      </w:r>
      <w:r w:rsidR="005C2BC7" w:rsidRPr="005C2BC7">
        <w:rPr>
          <w:rFonts w:ascii="Times New Roman" w:eastAsia="Calibri" w:hAnsi="Times New Roman" w:cs="Times New Roman"/>
        </w:rPr>
        <w:t>. Hasil belajar biasanya terlihat pada hasil transkrip. Hasil belajar siswa diukur dengan menggunakan transkrip, yaitu kumpulan nilai yang diperoleh siswa dalam satu semester mata pelajaran IPS. Rerata nilai rata-rata siswa kelas IV SD Negeri 2 Raksa Budi adalah 78,64. Diketahui tidak satupun dari 25 siswa yang memiliki nilai rend</w:t>
      </w:r>
      <w:r w:rsidR="00473AA8">
        <w:rPr>
          <w:rFonts w:ascii="Times New Roman" w:eastAsia="Calibri" w:hAnsi="Times New Roman" w:cs="Times New Roman"/>
        </w:rPr>
        <w:t xml:space="preserve">ah, dengan rincian </w:t>
      </w:r>
      <w:r w:rsidR="005C2BC7" w:rsidRPr="005C2BC7">
        <w:rPr>
          <w:rFonts w:ascii="Times New Roman" w:eastAsia="Calibri" w:hAnsi="Times New Roman" w:cs="Times New Roman"/>
        </w:rPr>
        <w:t>13 siswa memiliki nilai tinggi dan 12</w:t>
      </w:r>
      <w:r w:rsidR="00473AA8">
        <w:rPr>
          <w:rFonts w:ascii="Times New Roman" w:eastAsia="Calibri" w:hAnsi="Times New Roman" w:cs="Times New Roman"/>
        </w:rPr>
        <w:t xml:space="preserve"> siswa memiliki nilai sedang.</w:t>
      </w:r>
    </w:p>
    <w:p w14:paraId="0B5063DC" w14:textId="4B79B18E" w:rsidR="003338A4" w:rsidRPr="003B031F" w:rsidRDefault="003338A4" w:rsidP="005C2BC7">
      <w:pPr>
        <w:spacing w:line="360" w:lineRule="auto"/>
        <w:jc w:val="both"/>
        <w:rPr>
          <w:rFonts w:ascii="Times New Roman" w:eastAsia="Calibri" w:hAnsi="Times New Roman" w:cs="Times New Roman"/>
        </w:rPr>
      </w:pPr>
      <w:r w:rsidRPr="003B031F">
        <w:rPr>
          <w:rFonts w:ascii="Times New Roman" w:eastAsia="Calibri" w:hAnsi="Times New Roman" w:cs="Times New Roman"/>
        </w:rPr>
        <w:t xml:space="preserve">Berdasarkan penjelasan di atas, siswa yang memiliki pola asuh demokratis berpengaruh positif terhadap hasil belajar. Karena siswa yang mengejar prestasi dan usaha untuk mencapai cita-citanya melalui belajar di sekolah membutuhkan dukungan dan peran orang tua yang dalam hal ini berupa pola asuh demokratis. Dengan demikian dibutuhkan jalinan komunikasi yang baik antara kedua pihak agar tidak terjadi kesalahpahaman antara keinginan anak dan keinginan orang tua. Sejalan dengan itu, bagi orang tua diharapkan mampu memberi dan menerima anak secara sadar bahwa setiap anak memiliki keunikan masing-masing kemudian mendorong anak, saling membantu, dan bertindak secara objektif, tegas tetapi hangat dan penuh kasih sayang.  </w:t>
      </w:r>
    </w:p>
    <w:p w14:paraId="2613B8E1" w14:textId="654760C5" w:rsidR="003338A4" w:rsidRPr="003B031F" w:rsidRDefault="003338A4" w:rsidP="003B031F">
      <w:pPr>
        <w:pStyle w:val="ListParagraph"/>
        <w:numPr>
          <w:ilvl w:val="0"/>
          <w:numId w:val="9"/>
        </w:numPr>
        <w:spacing w:after="120" w:line="360" w:lineRule="auto"/>
        <w:ind w:left="426"/>
        <w:rPr>
          <w:rFonts w:cs="Times New Roman"/>
          <w:b/>
          <w:sz w:val="22"/>
        </w:rPr>
      </w:pPr>
      <w:r w:rsidRPr="003B031F">
        <w:rPr>
          <w:rFonts w:cs="Times New Roman"/>
          <w:b/>
          <w:sz w:val="22"/>
        </w:rPr>
        <w:t>Kedekatan Orang Tua Dengan Anak</w:t>
      </w:r>
    </w:p>
    <w:p w14:paraId="5DA84DED" w14:textId="77777777" w:rsidR="003338A4" w:rsidRPr="003338A4" w:rsidRDefault="003338A4" w:rsidP="00B13D0A">
      <w:pPr>
        <w:spacing w:after="0" w:line="360" w:lineRule="auto"/>
        <w:contextualSpacing/>
        <w:jc w:val="both"/>
        <w:rPr>
          <w:rFonts w:ascii="Times New Roman" w:eastAsia="Calibri" w:hAnsi="Times New Roman" w:cs="Times New Roman"/>
        </w:rPr>
      </w:pPr>
      <w:r w:rsidRPr="003338A4">
        <w:rPr>
          <w:rFonts w:ascii="Times New Roman" w:eastAsia="Calibri" w:hAnsi="Times New Roman" w:cs="Times New Roman"/>
        </w:rPr>
        <w:t xml:space="preserve">Pengukuran jenis kedekatan antara orang tua dan anak dilakukan dengan mengumpulkan skor hasil angket yang diberikan kepada orang tua siswa. Hasil angket dibedakan menjadi dua yaitu responden dengan status orang tua yang bekerja dan responden dengan status orang tua yang tidak bekerja.Hasil </w:t>
      </w:r>
      <w:r w:rsidRPr="003338A4">
        <w:rPr>
          <w:rFonts w:ascii="Times New Roman" w:eastAsia="Calibri" w:hAnsi="Times New Roman" w:cs="Times New Roman"/>
        </w:rPr>
        <w:lastRenderedPageBreak/>
        <w:t>angket kemudian dicari persentase dari skor maksimal masing-masing jenis kedekatan orang tua kepada anak. Rangkuman hasil angket dapat dilihat pada tabel di bawah ini:</w:t>
      </w:r>
    </w:p>
    <w:tbl>
      <w:tblPr>
        <w:tblW w:w="5952" w:type="dxa"/>
        <w:jc w:val="center"/>
        <w:tblLook w:val="04A0" w:firstRow="1" w:lastRow="0" w:firstColumn="1" w:lastColumn="0" w:noHBand="0" w:noVBand="1"/>
      </w:tblPr>
      <w:tblGrid>
        <w:gridCol w:w="1840"/>
        <w:gridCol w:w="1844"/>
        <w:gridCol w:w="2268"/>
      </w:tblGrid>
      <w:tr w:rsidR="003338A4" w:rsidRPr="003338A4" w14:paraId="70EF50AB" w14:textId="77777777" w:rsidTr="00683A37">
        <w:trPr>
          <w:trHeight w:val="315"/>
          <w:jc w:val="center"/>
        </w:trPr>
        <w:tc>
          <w:tcPr>
            <w:tcW w:w="1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27429"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Jenis Kedekatan</w:t>
            </w:r>
          </w:p>
        </w:tc>
        <w:tc>
          <w:tcPr>
            <w:tcW w:w="41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EF146C"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Status Orang tua</w:t>
            </w:r>
          </w:p>
        </w:tc>
      </w:tr>
      <w:tr w:rsidR="003338A4" w:rsidRPr="003338A4" w14:paraId="3F4FFC04" w14:textId="77777777" w:rsidTr="00683A37">
        <w:trPr>
          <w:trHeight w:val="315"/>
          <w:jc w:val="center"/>
        </w:trPr>
        <w:tc>
          <w:tcPr>
            <w:tcW w:w="1840" w:type="dxa"/>
            <w:vMerge/>
            <w:tcBorders>
              <w:top w:val="single" w:sz="4" w:space="0" w:color="auto"/>
              <w:left w:val="single" w:sz="4" w:space="0" w:color="auto"/>
              <w:bottom w:val="single" w:sz="4" w:space="0" w:color="auto"/>
              <w:right w:val="single" w:sz="4" w:space="0" w:color="auto"/>
            </w:tcBorders>
            <w:vAlign w:val="center"/>
            <w:hideMark/>
          </w:tcPr>
          <w:p w14:paraId="27F69D71" w14:textId="77777777" w:rsidR="003338A4" w:rsidRPr="003338A4" w:rsidRDefault="003338A4" w:rsidP="003B031F">
            <w:pPr>
              <w:spacing w:after="0" w:line="360" w:lineRule="auto"/>
              <w:jc w:val="both"/>
              <w:rPr>
                <w:rFonts w:ascii="Times New Roman" w:hAnsi="Times New Roman" w:cs="Times New Roman"/>
                <w:b/>
                <w:bCs/>
                <w:color w:val="000000"/>
              </w:rPr>
            </w:pPr>
          </w:p>
        </w:tc>
        <w:tc>
          <w:tcPr>
            <w:tcW w:w="1844" w:type="dxa"/>
            <w:tcBorders>
              <w:top w:val="nil"/>
              <w:left w:val="nil"/>
              <w:bottom w:val="single" w:sz="4" w:space="0" w:color="auto"/>
              <w:right w:val="single" w:sz="4" w:space="0" w:color="auto"/>
            </w:tcBorders>
            <w:shd w:val="clear" w:color="auto" w:fill="auto"/>
            <w:noWrap/>
            <w:vAlign w:val="bottom"/>
            <w:hideMark/>
          </w:tcPr>
          <w:p w14:paraId="3B02D27D"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 xml:space="preserve">Bekerja </w:t>
            </w:r>
          </w:p>
        </w:tc>
        <w:tc>
          <w:tcPr>
            <w:tcW w:w="2268" w:type="dxa"/>
            <w:tcBorders>
              <w:top w:val="nil"/>
              <w:left w:val="nil"/>
              <w:bottom w:val="single" w:sz="4" w:space="0" w:color="auto"/>
              <w:right w:val="single" w:sz="4" w:space="0" w:color="auto"/>
            </w:tcBorders>
            <w:shd w:val="clear" w:color="auto" w:fill="auto"/>
            <w:noWrap/>
            <w:vAlign w:val="bottom"/>
            <w:hideMark/>
          </w:tcPr>
          <w:p w14:paraId="7651E876" w14:textId="77777777" w:rsidR="003338A4" w:rsidRPr="003338A4" w:rsidRDefault="003338A4" w:rsidP="003B031F">
            <w:pPr>
              <w:spacing w:after="0" w:line="360" w:lineRule="auto"/>
              <w:jc w:val="center"/>
              <w:rPr>
                <w:rFonts w:ascii="Times New Roman" w:hAnsi="Times New Roman" w:cs="Times New Roman"/>
                <w:b/>
                <w:bCs/>
                <w:color w:val="000000"/>
              </w:rPr>
            </w:pPr>
            <w:r w:rsidRPr="003338A4">
              <w:rPr>
                <w:rFonts w:ascii="Times New Roman" w:hAnsi="Times New Roman" w:cs="Times New Roman"/>
                <w:b/>
                <w:bCs/>
                <w:color w:val="000000"/>
              </w:rPr>
              <w:t>Tidak Bekerja</w:t>
            </w:r>
          </w:p>
        </w:tc>
      </w:tr>
      <w:tr w:rsidR="003338A4" w:rsidRPr="003338A4" w14:paraId="510918F3"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92D050"/>
            <w:noWrap/>
            <w:vAlign w:val="bottom"/>
            <w:hideMark/>
          </w:tcPr>
          <w:p w14:paraId="7A83F6BF"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Aman</w:t>
            </w:r>
          </w:p>
        </w:tc>
        <w:tc>
          <w:tcPr>
            <w:tcW w:w="1844" w:type="dxa"/>
            <w:tcBorders>
              <w:top w:val="nil"/>
              <w:left w:val="nil"/>
              <w:bottom w:val="single" w:sz="4" w:space="0" w:color="auto"/>
              <w:right w:val="single" w:sz="4" w:space="0" w:color="auto"/>
            </w:tcBorders>
            <w:shd w:val="clear" w:color="auto" w:fill="92D050"/>
            <w:noWrap/>
            <w:vAlign w:val="center"/>
            <w:hideMark/>
          </w:tcPr>
          <w:p w14:paraId="339E00AA"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45,8%</w:t>
            </w:r>
          </w:p>
        </w:tc>
        <w:tc>
          <w:tcPr>
            <w:tcW w:w="2268" w:type="dxa"/>
            <w:tcBorders>
              <w:top w:val="nil"/>
              <w:left w:val="nil"/>
              <w:bottom w:val="single" w:sz="4" w:space="0" w:color="auto"/>
              <w:right w:val="single" w:sz="4" w:space="0" w:color="auto"/>
            </w:tcBorders>
            <w:shd w:val="clear" w:color="auto" w:fill="92D050"/>
            <w:noWrap/>
            <w:vAlign w:val="center"/>
            <w:hideMark/>
          </w:tcPr>
          <w:p w14:paraId="4F8C3639"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3,8%</w:t>
            </w:r>
          </w:p>
        </w:tc>
      </w:tr>
      <w:tr w:rsidR="003338A4" w:rsidRPr="003338A4" w14:paraId="5E114253"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650EFFDC"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Melawan</w:t>
            </w:r>
          </w:p>
        </w:tc>
        <w:tc>
          <w:tcPr>
            <w:tcW w:w="1844" w:type="dxa"/>
            <w:tcBorders>
              <w:top w:val="nil"/>
              <w:left w:val="nil"/>
              <w:bottom w:val="single" w:sz="4" w:space="0" w:color="auto"/>
              <w:right w:val="single" w:sz="4" w:space="0" w:color="auto"/>
            </w:tcBorders>
            <w:shd w:val="clear" w:color="auto" w:fill="auto"/>
            <w:noWrap/>
            <w:vAlign w:val="bottom"/>
            <w:hideMark/>
          </w:tcPr>
          <w:p w14:paraId="0B7A961C"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1,4%</w:t>
            </w:r>
          </w:p>
        </w:tc>
        <w:tc>
          <w:tcPr>
            <w:tcW w:w="2268" w:type="dxa"/>
            <w:tcBorders>
              <w:top w:val="nil"/>
              <w:left w:val="nil"/>
              <w:bottom w:val="single" w:sz="4" w:space="0" w:color="auto"/>
              <w:right w:val="single" w:sz="4" w:space="0" w:color="auto"/>
            </w:tcBorders>
            <w:shd w:val="clear" w:color="auto" w:fill="auto"/>
            <w:noWrap/>
            <w:vAlign w:val="bottom"/>
            <w:hideMark/>
          </w:tcPr>
          <w:p w14:paraId="78DD54F5"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24%</w:t>
            </w:r>
          </w:p>
        </w:tc>
      </w:tr>
      <w:tr w:rsidR="003338A4" w:rsidRPr="003338A4" w14:paraId="50A0846D" w14:textId="77777777" w:rsidTr="00683A37">
        <w:trPr>
          <w:trHeight w:val="315"/>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14:paraId="572A45CA"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Menghindar</w:t>
            </w:r>
          </w:p>
        </w:tc>
        <w:tc>
          <w:tcPr>
            <w:tcW w:w="1844" w:type="dxa"/>
            <w:tcBorders>
              <w:top w:val="nil"/>
              <w:left w:val="nil"/>
              <w:bottom w:val="single" w:sz="4" w:space="0" w:color="auto"/>
              <w:right w:val="single" w:sz="4" w:space="0" w:color="auto"/>
            </w:tcBorders>
            <w:shd w:val="clear" w:color="auto" w:fill="auto"/>
            <w:noWrap/>
            <w:vAlign w:val="bottom"/>
            <w:hideMark/>
          </w:tcPr>
          <w:p w14:paraId="0BC435D8"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30,2%</w:t>
            </w:r>
          </w:p>
        </w:tc>
        <w:tc>
          <w:tcPr>
            <w:tcW w:w="2268" w:type="dxa"/>
            <w:tcBorders>
              <w:top w:val="nil"/>
              <w:left w:val="nil"/>
              <w:bottom w:val="single" w:sz="4" w:space="0" w:color="auto"/>
              <w:right w:val="single" w:sz="4" w:space="0" w:color="auto"/>
            </w:tcBorders>
            <w:shd w:val="clear" w:color="auto" w:fill="auto"/>
            <w:noWrap/>
            <w:vAlign w:val="bottom"/>
            <w:hideMark/>
          </w:tcPr>
          <w:p w14:paraId="015262AF" w14:textId="77777777" w:rsidR="003338A4" w:rsidRPr="003338A4" w:rsidRDefault="003338A4" w:rsidP="003B031F">
            <w:pPr>
              <w:spacing w:after="0" w:line="360" w:lineRule="auto"/>
              <w:jc w:val="center"/>
              <w:rPr>
                <w:rFonts w:ascii="Times New Roman" w:hAnsi="Times New Roman" w:cs="Times New Roman"/>
                <w:color w:val="000000"/>
              </w:rPr>
            </w:pPr>
            <w:r w:rsidRPr="003338A4">
              <w:rPr>
                <w:rFonts w:ascii="Times New Roman" w:hAnsi="Times New Roman" w:cs="Times New Roman"/>
                <w:color w:val="000000"/>
              </w:rPr>
              <w:t>23,2%</w:t>
            </w:r>
          </w:p>
        </w:tc>
      </w:tr>
    </w:tbl>
    <w:p w14:paraId="390533EC" w14:textId="77777777" w:rsidR="003338A4" w:rsidRPr="003B031F" w:rsidRDefault="003338A4" w:rsidP="003B031F">
      <w:pPr>
        <w:spacing w:after="120" w:line="360" w:lineRule="auto"/>
        <w:jc w:val="both"/>
        <w:rPr>
          <w:rFonts w:ascii="Times New Roman" w:eastAsia="Calibri" w:hAnsi="Times New Roman" w:cs="Times New Roman"/>
        </w:rPr>
      </w:pPr>
    </w:p>
    <w:p w14:paraId="566CCDBE" w14:textId="16A63DE5" w:rsidR="00473AA8" w:rsidRDefault="003338A4" w:rsidP="00473AA8">
      <w:pPr>
        <w:spacing w:line="360" w:lineRule="auto"/>
        <w:jc w:val="both"/>
        <w:rPr>
          <w:rFonts w:ascii="Times New Roman" w:eastAsia="Calibri" w:hAnsi="Times New Roman" w:cs="Times New Roman"/>
        </w:rPr>
      </w:pPr>
      <w:r w:rsidRPr="003338A4">
        <w:rPr>
          <w:rFonts w:ascii="Times New Roman" w:eastAsia="Calibri" w:hAnsi="Times New Roman" w:cs="Times New Roman"/>
        </w:rPr>
        <w:t xml:space="preserve">Berdasarkan hasil jawaban responden pada tabel di atas, dapat disimpulkan bahwa pada variabel kedekatan orang tua menunjukkan bahwa responden yaitu orang tua siswa-siswi SDN 2 Raksa Budi baik orang tua yang bekerja maupun orang tua yang tidak bekerja yang lebih mendominasi adalah kedekatan aman dengan jumlah total skor angket kedekatan aman pada orang tua yang bekerja sebanyak 413 dari skor maksimal 900 atau 45,8% dari skor maksimal dan total skor angket kedekatan aman orang tua yang tidak bekera sebanyak 304 dari skor maksimal 900 atau 33,8% dari skor maksimal. </w:t>
      </w:r>
      <w:r w:rsidR="00473AA8" w:rsidRPr="00473AA8">
        <w:rPr>
          <w:rFonts w:ascii="Times New Roman" w:eastAsia="Calibri" w:hAnsi="Times New Roman" w:cs="Times New Roman"/>
        </w:rPr>
        <w:t>Dapat dikatakan bahwa orang tua dan si</w:t>
      </w:r>
      <w:r w:rsidR="00473AA8">
        <w:rPr>
          <w:rFonts w:ascii="Times New Roman" w:eastAsia="Calibri" w:hAnsi="Times New Roman" w:cs="Times New Roman"/>
        </w:rPr>
        <w:t>swa memiliki tipe kedekatan</w:t>
      </w:r>
      <w:r w:rsidR="00473AA8" w:rsidRPr="00473AA8">
        <w:rPr>
          <w:rFonts w:ascii="Times New Roman" w:eastAsia="Calibri" w:hAnsi="Times New Roman" w:cs="Times New Roman"/>
        </w:rPr>
        <w:t xml:space="preserve"> aman. Anak-anak di lingkungan yang aman menggunakan orang tua mereka sebagai basis yang aman untuk menjelajahi lingkungan baru. Masuknya orang asing menghalangi eksplorasi anak, menyebabkan anak bergerak sedikit lebih dekat ke orang</w:t>
      </w:r>
      <w:r w:rsidR="00473AA8">
        <w:rPr>
          <w:rFonts w:ascii="Times New Roman" w:eastAsia="Calibri" w:hAnsi="Times New Roman" w:cs="Times New Roman"/>
        </w:rPr>
        <w:t xml:space="preserve"> tua. Anak menjadi cemas ketika</w:t>
      </w:r>
      <w:r w:rsidR="00473AA8" w:rsidRPr="00473AA8">
        <w:rPr>
          <w:rFonts w:ascii="Times New Roman" w:eastAsia="Calibri" w:hAnsi="Times New Roman" w:cs="Times New Roman"/>
        </w:rPr>
        <w:t xml:space="preserve"> kepergian orang tua dan mencoba untuk mendapatkan kembali orang tua denga</w:t>
      </w:r>
      <w:r w:rsidR="00473AA8">
        <w:rPr>
          <w:rFonts w:ascii="Times New Roman" w:eastAsia="Calibri" w:hAnsi="Times New Roman" w:cs="Times New Roman"/>
        </w:rPr>
        <w:t xml:space="preserve">n menangis atau mencari </w:t>
      </w:r>
      <w:r w:rsidR="00473AA8" w:rsidRPr="00473AA8">
        <w:rPr>
          <w:rFonts w:ascii="Times New Roman" w:eastAsia="Calibri" w:hAnsi="Times New Roman" w:cs="Times New Roman"/>
        </w:rPr>
        <w:t>. Ketika orang tua kembali, anak-anak harus mencoba untuk kembali terlibat dalam interaksi. Jika dia merasa cemas, dia mungkin juga ingin dipeluk dan dihibur.</w:t>
      </w:r>
    </w:p>
    <w:p w14:paraId="4CD1DBF8" w14:textId="271DCA71" w:rsidR="00F746E5" w:rsidRPr="003B031F" w:rsidRDefault="00F746E5" w:rsidP="00473AA8">
      <w:pPr>
        <w:spacing w:line="360" w:lineRule="auto"/>
        <w:jc w:val="both"/>
        <w:rPr>
          <w:rFonts w:ascii="Times New Roman" w:eastAsia="Calibri" w:hAnsi="Times New Roman" w:cs="Times New Roman"/>
        </w:rPr>
      </w:pPr>
      <w:r w:rsidRPr="003B031F">
        <w:rPr>
          <w:rFonts w:ascii="Times New Roman" w:eastAsia="Calibri" w:hAnsi="Times New Roman" w:cs="Times New Roman"/>
        </w:rPr>
        <w:t>Hasil penelitian ini pula menunjukkan bahwa ibu yang bekerja atau ibu yang tidak bekerja memiliki kedekatan aman denagan anaknya. Dimana hasil dari angket yang disebarkan didapatkan dengan jumlah total skor angket kedekatan aman pada orang tua yang bekerja sebanyak 413 dari skor maksimal 900 atau 45,8% dari skor maksimal dan total skor angket kedekatan aman orang tua yang tidak bekera sebanyak 304 dari skor maksimal 900 atau 33,8% dari skor maksimal. Dapat dikatakan orang tua dan siswa-siswi memiliki tipe kedek</w:t>
      </w:r>
      <w:r w:rsidRPr="003B031F">
        <w:rPr>
          <w:rFonts w:ascii="Times New Roman" w:eastAsia="Calibri" w:hAnsi="Times New Roman" w:cs="Times New Roman"/>
          <w:lang w:val="de-AT"/>
        </w:rPr>
        <w:t>a</w:t>
      </w:r>
      <w:r w:rsidRPr="003B031F">
        <w:rPr>
          <w:rFonts w:ascii="Times New Roman" w:eastAsia="Calibri" w:hAnsi="Times New Roman" w:cs="Times New Roman"/>
        </w:rPr>
        <w:t>tan aman.</w:t>
      </w:r>
    </w:p>
    <w:p w14:paraId="13B280EC" w14:textId="78486568" w:rsidR="00473AA8" w:rsidRDefault="00473AA8" w:rsidP="00473AA8">
      <w:pPr>
        <w:spacing w:after="120" w:line="360" w:lineRule="auto"/>
        <w:ind w:firstLine="426"/>
        <w:jc w:val="both"/>
        <w:rPr>
          <w:rFonts w:ascii="Times New Roman" w:eastAsia="Calibri" w:hAnsi="Times New Roman" w:cs="Times New Roman"/>
        </w:rPr>
      </w:pPr>
      <w:r>
        <w:rPr>
          <w:rFonts w:ascii="Times New Roman" w:eastAsia="Calibri" w:hAnsi="Times New Roman" w:cs="Times New Roman"/>
        </w:rPr>
        <w:t>Anak-anak yang ked</w:t>
      </w:r>
      <w:r w:rsidRPr="00473AA8">
        <w:rPr>
          <w:rFonts w:ascii="Times New Roman" w:eastAsia="Calibri" w:hAnsi="Times New Roman" w:cs="Times New Roman"/>
        </w:rPr>
        <w:t>e</w:t>
      </w:r>
      <w:r>
        <w:rPr>
          <w:rFonts w:ascii="Times New Roman" w:eastAsia="Calibri" w:hAnsi="Times New Roman" w:cs="Times New Roman"/>
        </w:rPr>
        <w:t xml:space="preserve">katan aman memiliki </w:t>
      </w:r>
      <w:r w:rsidRPr="00473AA8">
        <w:rPr>
          <w:rFonts w:ascii="Times New Roman" w:eastAsia="Calibri" w:hAnsi="Times New Roman" w:cs="Times New Roman"/>
        </w:rPr>
        <w:t xml:space="preserve"> pola hubungan yang sangat baik, sedangkan anak-anak yang tidak memiliki kelekatan aman akan memiliki masalah dengan pengasuhnya atau orang terdekatnya. Ibu dari anak-anak yang dekat dengan rasa tidak aman tidak peka terhadap sinyal yang dikirim bayi mereka dalam berbagai situasi pengasuhan dan permainan. Para ibu tidak menyukai kontak fisik dengan anak-anak mereka, mengekspresikan ekspresi emosional yang kurang atau kurang, dan menunjukkan sikap yang tidak konsisten dibandingkan dengan anak-anak dalam hubungan intim yang tidak aman. Dibandingkan </w:t>
      </w:r>
      <w:r>
        <w:rPr>
          <w:rFonts w:ascii="Times New Roman" w:eastAsia="Calibri" w:hAnsi="Times New Roman" w:cs="Times New Roman"/>
        </w:rPr>
        <w:t>dengan anak-anak dengan pola ked</w:t>
      </w:r>
      <w:r w:rsidRPr="00473AA8">
        <w:rPr>
          <w:rFonts w:ascii="Times New Roman" w:eastAsia="Calibri" w:hAnsi="Times New Roman" w:cs="Times New Roman"/>
        </w:rPr>
        <w:t>ekatan tidak aman, ib</w:t>
      </w:r>
      <w:r>
        <w:rPr>
          <w:rFonts w:ascii="Times New Roman" w:eastAsia="Calibri" w:hAnsi="Times New Roman" w:cs="Times New Roman"/>
        </w:rPr>
        <w:t>u dari anak-anak dengan pola ked</w:t>
      </w:r>
      <w:r w:rsidRPr="00473AA8">
        <w:rPr>
          <w:rFonts w:ascii="Times New Roman" w:eastAsia="Calibri" w:hAnsi="Times New Roman" w:cs="Times New Roman"/>
        </w:rPr>
        <w:t xml:space="preserve">ekatan aman menanggapi kebutuhan dan sinyal bayi dengan sikap yang konsisten. Oleh </w:t>
      </w:r>
      <w:r w:rsidRPr="00473AA8">
        <w:rPr>
          <w:rFonts w:ascii="Times New Roman" w:eastAsia="Calibri" w:hAnsi="Times New Roman" w:cs="Times New Roman"/>
        </w:rPr>
        <w:lastRenderedPageBreak/>
        <w:t>karena itu, dapat dikataka</w:t>
      </w:r>
      <w:r>
        <w:rPr>
          <w:rFonts w:ascii="Times New Roman" w:eastAsia="Calibri" w:hAnsi="Times New Roman" w:cs="Times New Roman"/>
        </w:rPr>
        <w:t>n bahwa anak dengan kualitas ked</w:t>
      </w:r>
      <w:r w:rsidRPr="00473AA8">
        <w:rPr>
          <w:rFonts w:ascii="Times New Roman" w:eastAsia="Calibri" w:hAnsi="Times New Roman" w:cs="Times New Roman"/>
        </w:rPr>
        <w:t>ekatan terbaik</w:t>
      </w:r>
      <w:r>
        <w:rPr>
          <w:rFonts w:ascii="Times New Roman" w:eastAsia="Calibri" w:hAnsi="Times New Roman" w:cs="Times New Roman"/>
        </w:rPr>
        <w:t xml:space="preserve"> adalah mereka yang memiliki ked</w:t>
      </w:r>
      <w:r w:rsidRPr="00473AA8">
        <w:rPr>
          <w:rFonts w:ascii="Times New Roman" w:eastAsia="Calibri" w:hAnsi="Times New Roman" w:cs="Times New Roman"/>
        </w:rPr>
        <w:t>ekatan aman.</w:t>
      </w:r>
    </w:p>
    <w:p w14:paraId="0F9D5157" w14:textId="42088A8B" w:rsidR="00F746E5" w:rsidRPr="003B031F" w:rsidRDefault="00F746E5" w:rsidP="00473AA8">
      <w:pPr>
        <w:spacing w:after="120" w:line="360" w:lineRule="auto"/>
        <w:ind w:firstLine="426"/>
        <w:jc w:val="both"/>
        <w:rPr>
          <w:rFonts w:ascii="Times New Roman" w:eastAsia="Calibri" w:hAnsi="Times New Roman" w:cs="Times New Roman"/>
        </w:rPr>
      </w:pPr>
      <w:r w:rsidRPr="003B031F">
        <w:rPr>
          <w:rFonts w:ascii="Times New Roman" w:eastAsia="Calibri" w:hAnsi="Times New Roman" w:cs="Times New Roman"/>
        </w:rPr>
        <w:t>Penelitian ditujukan pada faktor keluarga yang berpengaruh terhadap hasil belajar siswa terkhusus pada kedekatan yang sudah ditanamkan pada anak mereka.  Hasil uji hipotesis penelitian ini adalah pengaruh kedekatan orang tua ditunjukkan dengan nilai thitung 5,009 dan nilai koefisien kedekatan orang tua menunjukkan angka positif dengan nilai signifikansi sebesar 0,001&lt; 0,05. Yang berarti bahwa Ha2 diterima dan Ho ditolak. Dengan demikian, kedekatan orang tua berpengaruh positif dan signifikan terhadap hasil belajar siswa.</w:t>
      </w:r>
    </w:p>
    <w:p w14:paraId="21463A91" w14:textId="21EEF149" w:rsidR="00F746E5" w:rsidRPr="003B031F" w:rsidRDefault="005A3A76" w:rsidP="00473AA8">
      <w:pPr>
        <w:spacing w:after="120" w:line="360" w:lineRule="auto"/>
        <w:ind w:firstLine="426"/>
        <w:jc w:val="both"/>
        <w:rPr>
          <w:rFonts w:ascii="Times New Roman" w:eastAsia="Calibri" w:hAnsi="Times New Roman" w:cs="Times New Roman"/>
        </w:rPr>
      </w:pPr>
      <w:r w:rsidRPr="005A3A76">
        <w:rPr>
          <w:rFonts w:ascii="Times New Roman" w:eastAsia="Calibri" w:hAnsi="Times New Roman" w:cs="Times New Roman"/>
        </w:rPr>
        <w:t>Menurut Gunarsa, jika terjalin hubungan yang erat antara ibu dan anak, maka prestasi akademik anak akan meningkat</w:t>
      </w:r>
      <w:r w:rsidR="00892A03" w:rsidRPr="00892A03">
        <w:rPr>
          <w:rFonts w:ascii="Times New Roman" w:eastAsia="Calibri" w:hAnsi="Times New Roman" w:cs="Times New Roman"/>
        </w:rPr>
        <w:t xml:space="preserve"> </w:t>
      </w:r>
      <w:r w:rsidR="00892A03">
        <w:rPr>
          <w:rFonts w:ascii="Times New Roman" w:eastAsia="Calibri" w:hAnsi="Times New Roman" w:cs="Times New Roman"/>
        </w:rPr>
        <w:fldChar w:fldCharType="begin" w:fldLock="1"/>
      </w:r>
      <w:r w:rsidR="00995BB5">
        <w:rPr>
          <w:rFonts w:ascii="Times New Roman" w:eastAsia="Calibri" w:hAnsi="Times New Roman" w:cs="Times New Roman"/>
        </w:rPr>
        <w:instrText>ADDIN CSL_CITATION {"citationItems":[{"id":"ITEM-1","itemData":{"author":[{"dropping-particle":"","family":"Gunarsa, S. D.","given":"dan Gunarsa.","non-dropping-particle":"","parse-names":false,"suffix":""}],"id":"ITEM-1","issued":{"date-parts":[["2006"]]},"publisher":"Gunung Mulia","publisher-place":"Jakarta","title":"Dasar dan Teori Perkembangan Anak.","type":"book"},"uris":["http://www.mendeley.com/documents/?uuid=ba4f46bf-66d0-4d22-87c6-2542a8e887d7"]}],"mendeley":{"formattedCitation":"(Gunarsa, S. D., 2006)","plainTextFormattedCitation":"(Gunarsa, S. D., 2006)","previouslyFormattedCitation":"(Gunarsa, S. D., 2006)"},"properties":{"noteIndex":0},"schema":"https://github.com/citation-style-language/schema/raw/master/csl-citation.json"}</w:instrText>
      </w:r>
      <w:r w:rsidR="00892A03">
        <w:rPr>
          <w:rFonts w:ascii="Times New Roman" w:eastAsia="Calibri" w:hAnsi="Times New Roman" w:cs="Times New Roman"/>
        </w:rPr>
        <w:fldChar w:fldCharType="separate"/>
      </w:r>
      <w:r w:rsidR="00892A03" w:rsidRPr="00892A03">
        <w:rPr>
          <w:rFonts w:ascii="Times New Roman" w:eastAsia="Calibri" w:hAnsi="Times New Roman" w:cs="Times New Roman"/>
          <w:noProof/>
        </w:rPr>
        <w:t>(Gunarsa, S. D., 2006)</w:t>
      </w:r>
      <w:r w:rsidR="00892A03">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Pr="005A3A76">
        <w:rPr>
          <w:rFonts w:ascii="Times New Roman" w:eastAsia="Calibri" w:hAnsi="Times New Roman" w:cs="Times New Roman"/>
        </w:rPr>
        <w:t>Perhatian dan kepercayaan seorang ibu terhadap kemampuan anaknya untuk berhasil di sekolah akan memotivasi anak untuk berprestasi. Hasil penelitian</w:t>
      </w:r>
      <w:r w:rsidR="00892A03">
        <w:rPr>
          <w:rFonts w:ascii="Times New Roman" w:eastAsia="Calibri" w:hAnsi="Times New Roman" w:cs="Times New Roman"/>
        </w:rPr>
        <w:t xml:space="preserve"> </w:t>
      </w:r>
      <w:r w:rsidR="00995BB5">
        <w:rPr>
          <w:rFonts w:ascii="Times New Roman" w:eastAsia="Calibri" w:hAnsi="Times New Roman" w:cs="Times New Roman"/>
        </w:rPr>
        <w:fldChar w:fldCharType="begin" w:fldLock="1"/>
      </w:r>
      <w:r w:rsidR="00995BB5">
        <w:rPr>
          <w:rFonts w:ascii="Times New Roman" w:eastAsia="Calibri" w:hAnsi="Times New Roman" w:cs="Times New Roman"/>
        </w:rPr>
        <w:instrText>ADDIN CSL_CITATION {"citationItems":[{"id":"ITEM-1","itemData":{"DOI":"10.22202/economica.2013.v2.i1.212","ISSN":"23025190","abstract":"The purpose of this study was to observe the effect of parental income and parental level on learning outcomes in economy class XI SMA 12 Sijunjung school year 2012/2013 . This type of research is quantitative . The population in this study were all students of class XI in SMA 12 Sijunjung many as 49 people . The instrument used in this study was a questionnaire . Data analysis is used in two ways : 1 ) descriptive analysis , and 2 ) inductive analysis.The results showed that : the first concern of parents of learning outcomes in economy class XI SMA 12 Sijunjung significantly to the value of t_ ( count ) &gt; t_tabel ie 3.217 &gt; 2.021 , and sig 0.002 &lt; 0.05 then Ho is rejected and Ha accepted . The second level of parental income on learning outcomes economy class XI student at SMAN 12 Sijunjung significantly to the value of t_ ( count ) &gt; t_tabel ie 7.609 &gt; 2.021 , and sig 0.000 &lt; 0.05 then Ho is rejected and Ha accepted . The third concern and income level of parents of learning outcomes in the economy class XI SMA 12 Sijunjung significantly to the value of F_ ( count ) &gt; F_ ( table ) is 39.276 &gt; 3.23 and sig 0.000 &lt; 0.05 then Ho is rejected and Ha accepted . Contributions of attention and income of parents of the results of the economic study in class XI Sijunjung SMA 12 is 0.631 or 63.1 %. Parental concern and the level of parental income is an important factor that can affect student learning outcomes in economic subjects . Contribution of this study is that parents pay more attention to their children about the issue kependidikannya, in order to increase student learning outcomes.","author":[{"dropping-particle":"","family":"Darnis","given":"Asli","non-dropping-particle":"","parse-names":false,"suffix":""}],"container-title":"Economica","id":"ITEM-1","issue":"1","issued":{"date-parts":[["2015"]]},"page":"11-21","title":"Pengaruh Perhatian Dan Tingkat Pendapatan Orang Tua Terhadap Hasil Belajar Ekonomi Siswa Kelas Xi Di Sma Negeri 12 Sijunjung","type":"article-journal","volume":"2"},"uris":["http://www.mendeley.com/documents/?uuid=90dd4234-a34e-4f2b-b92f-2554f264718b"]}],"mendeley":{"formattedCitation":"(Darnis, 2015)","plainTextFormattedCitation":"(Darnis, 2015)","previouslyFormattedCitation":"(Darnis, 2015)"},"properties":{"noteIndex":0},"schema":"https://github.com/citation-style-language/schema/raw/master/csl-citation.json"}</w:instrText>
      </w:r>
      <w:r w:rsidR="00995BB5">
        <w:rPr>
          <w:rFonts w:ascii="Times New Roman" w:eastAsia="Calibri" w:hAnsi="Times New Roman" w:cs="Times New Roman"/>
        </w:rPr>
        <w:fldChar w:fldCharType="separate"/>
      </w:r>
      <w:r w:rsidR="00995BB5" w:rsidRPr="00995BB5">
        <w:rPr>
          <w:rFonts w:ascii="Times New Roman" w:eastAsia="Calibri" w:hAnsi="Times New Roman" w:cs="Times New Roman"/>
          <w:noProof/>
        </w:rPr>
        <w:t>(Darnis, 2015)</w:t>
      </w:r>
      <w:r w:rsidR="00995BB5">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Pr="005A3A76">
        <w:rPr>
          <w:rFonts w:ascii="Times New Roman" w:eastAsia="Calibri" w:hAnsi="Times New Roman" w:cs="Times New Roman"/>
        </w:rPr>
        <w:t>menunjukkan bahwa semakin besar perhatian orang tua maka berdampak pada perolehan belajar anak, dan sebaliknya jika perhatian orang tua kecil maka prestasi akademik anak juga akan semakin rendah. Menurut</w:t>
      </w:r>
      <w:r w:rsidR="00995BB5">
        <w:rPr>
          <w:rFonts w:ascii="Times New Roman" w:eastAsia="Calibri" w:hAnsi="Times New Roman" w:cs="Times New Roman"/>
        </w:rPr>
        <w:fldChar w:fldCharType="begin" w:fldLock="1"/>
      </w:r>
      <w:r w:rsidR="00995BB5">
        <w:rPr>
          <w:rFonts w:ascii="Times New Roman" w:eastAsia="Calibri" w:hAnsi="Times New Roman" w:cs="Times New Roman"/>
        </w:rPr>
        <w:instrText>ADDIN CSL_CITATION {"citationItems":[{"id":"ITEM-1","itemData":{"DOI":"10.32534/jjb.v6i1.546","ISSN":"2355-5661","abstract":"Kebiasaan anak menggunakan gadget, saat ini sudah semakin mudah ditemukan di manapun. Baik itu saat anak di rumah, di lingkungan bermain, di tempat umum atau tempat-tempat lainnya. Anak terlalu asyik dan lupa terhadap lingkungan disekitanya ketika sedang berinteraksi dengan gadget. Anak yang seharusnya melakukan aktivitas bermain yang sesuai dengan usianya, malah sibuk dan tersihir melalui serunya bermain games, atau sekadar menonton video-video di Youtube. Akibat yang ditimbulkan dari kebiasaan berlama-lama menggunakan gadget adalah seperti terganggunya fungsi eksekutif anak, kurang fokus, minim kreativitas, dan gangguan kesehatan lainnya seperti radiasi mata, dan obesitas.Fenomena tersebut harus dipahami dan diketahui oleh para orang tua atau pengasuh. Orang tua agar senantiasa waspada terhadap penggunaan gadget anak yang semakin tidak terkendali. Oleh karena itu, penelitian ini membahas tentang pola kelekatan, lingkungan belajar di rumah dan cara berkomunikasi interpersonal antara orang tua dan anak. Variabel tersebut dikaji dan ditelusuri melalui studi literature dari beberapa jurnal yang relevan. Metode penelitian menggunakan pendekatan studi literature, dengan me review sejumlah 26 jurnal yang terkait dengan variabel penelitian. Jurnal tersebut di ambil dari beberapa tahun terakhir, dan terbaru.Studi literature review ini memberikan implikasi pada pola asuh yang dalam hal ini lebih spesifik pada kelekatan anak. Orang tua diharapkan dapat membangun kelekatan yang positif dengan anak. Kelekatan anak akan terjadi apabila orang tua banyak melakukan aktivitas bersama dengan anak. Bermain fisik secara bersama, berdialog atau berkomunikasi bersama, atau menemani anak saat menggunakan perangkat digital. Hasilnya adalah, kebiasaan menggunakan perangkat digital memang salah satu penyebab yang memicu nya adalah karena lemahnya peran komunikasi interpersonal dari orang tua, ditambah dengan penyediaan ragam bermain dan belajar di rumah yang minim. Selain itu pula, kelekatan yang dibangun pun merupakan penyebab yang paling besar mempengaruhi nya.Kata Kunci : kelekatan, literasi digital, tekonologi digital","author":[{"dropping-particle":"","family":"Rachmat","given":"Irfan Fauzi","non-dropping-particle":"","parse-names":false,"suffix":""}],"container-title":"Jurnal Jendela Bunda Program Studi PG-PAUD Universitas Muhammadiyah Cirebon","id":"ITEM-1","issue":"1","issued":{"date-parts":[["2019"]]},"page":"14-29","title":"Pengaruh Kelekatan Orang Tua Dan Anak Terhadap Penggunaan Teknologi Digital Anak Usia Dini","type":"article-journal","volume":"6"},"uris":["http://www.mendeley.com/documents/?uuid=72a5bc81-de20-49a8-a8fa-c9a32bcd77a7"]}],"mendeley":{"formattedCitation":"(Rachmat, 2019)","plainTextFormattedCitation":"(Rachmat, 2019)","previouslyFormattedCitation":"(Rachmat, 2019)"},"properties":{"noteIndex":0},"schema":"https://github.com/citation-style-language/schema/raw/master/csl-citation.json"}</w:instrText>
      </w:r>
      <w:r w:rsidR="00995BB5">
        <w:rPr>
          <w:rFonts w:ascii="Times New Roman" w:eastAsia="Calibri" w:hAnsi="Times New Roman" w:cs="Times New Roman"/>
        </w:rPr>
        <w:fldChar w:fldCharType="separate"/>
      </w:r>
      <w:r w:rsidR="00995BB5" w:rsidRPr="00995BB5">
        <w:rPr>
          <w:rFonts w:ascii="Times New Roman" w:eastAsia="Calibri" w:hAnsi="Times New Roman" w:cs="Times New Roman"/>
          <w:noProof/>
        </w:rPr>
        <w:t>(Rachmat, 2019)</w:t>
      </w:r>
      <w:r w:rsidR="00995BB5">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Pr="005A3A76">
        <w:rPr>
          <w:rFonts w:ascii="Times New Roman" w:eastAsia="Calibri" w:hAnsi="Times New Roman" w:cs="Times New Roman"/>
        </w:rPr>
        <w:t xml:space="preserve">jika orang tua memberikan perhatian dan respon yang positif terhadap anaknya, maka hubungan orang tua dengan anak akan dekat, dan anak akan merasa nyaman jika selalu dekat dengan orang tuanya. Menurut </w:t>
      </w:r>
      <w:r w:rsidR="00995BB5">
        <w:rPr>
          <w:rFonts w:ascii="Times New Roman" w:eastAsia="Calibri" w:hAnsi="Times New Roman" w:cs="Times New Roman"/>
        </w:rPr>
        <w:fldChar w:fldCharType="begin" w:fldLock="1"/>
      </w:r>
      <w:r w:rsidR="00995BB5">
        <w:rPr>
          <w:rFonts w:ascii="Times New Roman" w:eastAsia="Calibri" w:hAnsi="Times New Roman" w:cs="Times New Roman"/>
        </w:rPr>
        <w:instrText>ADDIN CSL_CITATION {"citationItems":[{"id":"ITEM-1","itemData":{"DOI":"10.18860/psi.v10i2.6366","ISSN":"1829-5703","abstract":"Pendidikan anak usia dini adalah pendidikan yang diselenggarakan sebelum jenjang pendidikan dasar (0-6 tahun). Oleh karena itu pada usia dini perlu diberi pendidikan, pembiasaan, dan keteladanan yang baik. Pada usia ini anak suka meniru, seluruh aspek kepribadiannya akan tumbuh dan berkembang secara alamiah oleh karena itu perlu rangsangan dari orang tua dan pendidik pada umumnya. Salah satu instansi yang menekankan pembentukan sifat-sifat moral spiritual adalah pesantren. Pesantren mencoba untuk memaknai hakikat pendidikan melalui prespektif islam, yaitu pendidikan harus dapat berfungsi sebagai media rekonstruksi diri dan pengembangan moral terhadap Allah, diri sendiri dan alam keseluruhan. Kelekatan sangat erat kaitannya dengan anak usia dini yang sedang menghadapi kesiapan belajar. Kebutuhan anak akan figur lekat sangat membantu anak dalam menghadapi masalah-masalah baru yang mungkin muncul di lingkungan tempat belajar anak. Ketika anak berada dalam lingkungan yang baru anak akan sangat membutuhkan dorongan dan semangat dalam menghadapi masalah barunya. Apalagi anak yang dikirim ke Pesantren dan harus belajar, anak harus memiliki kesiapan mental dalam menerima hal baru.","author":[{"dropping-particle":"","family":"Fuaturosida","given":"Rika","non-dropping-particle":"","parse-names":false,"suffix":""}],"container-title":"Psikoislamika : Jurnal Psikologi dan Psikologi Islam","id":"ITEM-1","issue":"2","issued":{"date-parts":[["2013"]]},"title":"Attachment Anak Usia Dini di Pondok Pesantren","type":"article-journal","volume":"10"},"uris":["http://www.mendeley.com/documents/?uuid=f6f7dc29-9174-4572-965f-de70ee2a90d1"]}],"mendeley":{"formattedCitation":"(Fuaturosida, 2013)","plainTextFormattedCitation":"(Fuaturosida, 2013)","previouslyFormattedCitation":"(Fuaturosida, 2013)"},"properties":{"noteIndex":0},"schema":"https://github.com/citation-style-language/schema/raw/master/csl-citation.json"}</w:instrText>
      </w:r>
      <w:r w:rsidR="00995BB5">
        <w:rPr>
          <w:rFonts w:ascii="Times New Roman" w:eastAsia="Calibri" w:hAnsi="Times New Roman" w:cs="Times New Roman"/>
        </w:rPr>
        <w:fldChar w:fldCharType="separate"/>
      </w:r>
      <w:r w:rsidR="00995BB5" w:rsidRPr="00995BB5">
        <w:rPr>
          <w:rFonts w:ascii="Times New Roman" w:eastAsia="Calibri" w:hAnsi="Times New Roman" w:cs="Times New Roman"/>
          <w:noProof/>
        </w:rPr>
        <w:t>(Fuaturosida, 2013)</w:t>
      </w:r>
      <w:r w:rsidR="00995BB5">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Pr="005A3A76">
        <w:rPr>
          <w:rFonts w:ascii="Times New Roman" w:eastAsia="Calibri" w:hAnsi="Times New Roman" w:cs="Times New Roman"/>
        </w:rPr>
        <w:t xml:space="preserve">kebutuhan anak </w:t>
      </w:r>
      <w:r>
        <w:rPr>
          <w:rFonts w:ascii="Times New Roman" w:eastAsia="Calibri" w:hAnsi="Times New Roman" w:cs="Times New Roman"/>
        </w:rPr>
        <w:t xml:space="preserve">akan sosok lekat </w:t>
      </w:r>
      <w:r w:rsidRPr="005A3A76">
        <w:rPr>
          <w:rFonts w:ascii="Times New Roman" w:eastAsia="Calibri" w:hAnsi="Times New Roman" w:cs="Times New Roman"/>
        </w:rPr>
        <w:t xml:space="preserve"> memang dapat membantu anak memecahkan masalah yang mungkin timbul di lingkungan belajar anak. Ketika seorang anak dihadapkan pada suatu masalah, keterikatan orang tua berperan penting dalam memilih strategi untuk menyelesaikan masalah anak tersebut</w:t>
      </w:r>
      <w:r w:rsidR="00151E76">
        <w:rPr>
          <w:rFonts w:ascii="Times New Roman" w:eastAsia="Calibri" w:hAnsi="Times New Roman" w:cs="Times New Roman"/>
        </w:rPr>
        <w:t xml:space="preserve"> </w:t>
      </w:r>
      <w:r w:rsidR="00151E76">
        <w:rPr>
          <w:rFonts w:ascii="Times New Roman" w:eastAsia="Calibri" w:hAnsi="Times New Roman" w:cs="Times New Roman"/>
        </w:rPr>
        <w:fldChar w:fldCharType="begin" w:fldLock="1"/>
      </w:r>
      <w:r w:rsidR="00151E76">
        <w:rPr>
          <w:rFonts w:ascii="Times New Roman" w:eastAsia="Calibri" w:hAnsi="Times New Roman" w:cs="Times New Roman"/>
        </w:rPr>
        <w:instrText>ADDIN CSL_CITATION {"citationItems":[{"id":"ITEM-1","itemData":{"DOI":"10.21009/jkkp.051.06","ISSN":"2303-2375","abstract":"There are various stress problems that can approach students, including the stress that occurs when college are doing undergraduate thesis preparation. Stress conditions must be equipped with coping means of overcoming or facing difficulties. One of the factors that influence stress coping is the attachment of the parent. The aim of this research was to describe the effect of parental attachment on coping stress of college in complete their undergraduate thesis. This research used associative-quantitative methods. This research used of propotionate clusterstratified random sampling of respondents was 168 people. The analysis test showed that tcount9,49&gt;ttabel1,65 which means there is a significant correlation between the variable of parental attachment and coping stress of college in complete their undergraduate thesis. The cofficient of determination 35,00% showed that parental attachment on coping stress of college in complete their undergraduate thesis.\r  Keywords: Parental Attachment, Coping Stress College.\r  \r Abstrak\r Terdapat beragam masalah stres yang dapat menghampiri mahasiswa, diantaranya yaitu stres yang terjadi ketika mehasiswa sedang melakukan penyusunan skripsi. Kondisi stres tersebut harus dilengkapi dengan cara coping yaitu mengatasi atau menghadapi kesulitannya. Salah satu faktor yang mempengaruhi stress coping adalah kelekatan dari orangtua. Penelitian ini bertujuan untuk memperoleh gambaran tentang pengaruh kelekatan orangtua terhadap stress coping mahasiswa yang menyusun skripsi yang dilakukan di prodi Rumpun IKK, UNJ. Metode penelitian yang menggunakan metode kuantitatif asosiatif. Teknik pengambilan data menggunakan Propotionate Cluster Stratified Random Sampling dengan jumlah sampel 168 responden. Hasil pengujian hipotesis menggunakan uji-t dengan taraf signifikan 0,05. Uji analisis diperoleh t hitung 9,49 &gt; t tabel 1,65, hal ini menjelaskan bahwa hipotesis nol ditolak dan hipotesis alternatif diterima sehingga dapat ditarik kesimpulan terdapat pengaruh yang positif dan signifikan antara kelekatan orangtua dengan stress coping mahasiswa. Berdasarkan hasil pengujian koefisien determinasi diperoleh hasil sebesar 35,00% dapat disimpulkan bahwa variabel kelekatan orangtua memberikan sumbangan efektif terhadap stress coping mahasiswa menyusun skripsi.\r Kata Kunci : Kelekatan Orangtua, Stress Coping Mahasiswa\r  \r References\r Desmita. 2013. Psikologi Perkembangan. PT. Remaja Rosdakarya, Bandung.King, Laura. A. 2010. Psikologi Umum. Buku…","author":[{"dropping-particle":"","family":"Sukmawati","given":"Sukmawati","non-dropping-particle":"","parse-names":false,"suffix":""},{"dropping-particle":"","family":"Tarma","given":"Tarma","non-dropping-particle":"","parse-names":false,"suffix":""},{"dropping-particle":"","family":"Hasanah","given":"Uswatun","non-dropping-particle":"","parse-names":false,"suffix":""}],"container-title":"JKKP (Jurnal Kesejahteraan Keluarga dan Pendidikan)","id":"ITEM-1","issue":"1","issued":{"date-parts":[["2018"]]},"page":"65-69","title":"Pengaruh Kelekatan Orangtua Terhadap Stres Coping Pada Mahasiswa Yang Menyusun Skripsi Di Prodi Rumpun Ikk, Unj","type":"article-journal","volume":"5"},"uris":["http://www.mendeley.com/documents/?uuid=342e0293-9de1-4211-96b1-8ae5effd6ae6"]}],"mendeley":{"formattedCitation":"(Sukmawati, Tarma, &amp; Hasanah, 2018)","plainTextFormattedCitation":"(Sukmawati, Tarma, &amp; Hasanah, 2018)","previouslyFormattedCitation":"(Sukmawati, Tarma, &amp; Hasanah, 2018)"},"properties":{"noteIndex":0},"schema":"https://github.com/citation-style-language/schema/raw/master/csl-citation.json"}</w:instrText>
      </w:r>
      <w:r w:rsidR="00151E76">
        <w:rPr>
          <w:rFonts w:ascii="Times New Roman" w:eastAsia="Calibri" w:hAnsi="Times New Roman" w:cs="Times New Roman"/>
        </w:rPr>
        <w:fldChar w:fldCharType="separate"/>
      </w:r>
      <w:r w:rsidR="00151E76" w:rsidRPr="00151E76">
        <w:rPr>
          <w:rFonts w:ascii="Times New Roman" w:eastAsia="Calibri" w:hAnsi="Times New Roman" w:cs="Times New Roman"/>
          <w:noProof/>
        </w:rPr>
        <w:t>(Sukmawati, Tarma, &amp; Hasanah, 2018)</w:t>
      </w:r>
      <w:r w:rsidR="00151E76">
        <w:rPr>
          <w:rFonts w:ascii="Times New Roman" w:eastAsia="Calibri" w:hAnsi="Times New Roman" w:cs="Times New Roman"/>
        </w:rPr>
        <w:fldChar w:fldCharType="end"/>
      </w:r>
      <w:r w:rsidR="00F746E5" w:rsidRPr="003B031F">
        <w:rPr>
          <w:rFonts w:ascii="Times New Roman" w:eastAsia="Calibri" w:hAnsi="Times New Roman" w:cs="Times New Roman"/>
        </w:rPr>
        <w:t>.</w:t>
      </w:r>
    </w:p>
    <w:p w14:paraId="29A1FA52" w14:textId="5DF3315D" w:rsidR="007C1CFB" w:rsidRDefault="00995BB5" w:rsidP="0024648E">
      <w:pPr>
        <w:spacing w:after="120" w:line="360" w:lineRule="auto"/>
        <w:ind w:firstLine="720"/>
        <w:jc w:val="both"/>
        <w:rPr>
          <w:rFonts w:ascii="Times New Roman" w:eastAsia="Calibri" w:hAnsi="Times New Roman" w:cs="Times New Roman"/>
        </w:rPr>
      </w:pPr>
      <w:r>
        <w:rPr>
          <w:rFonts w:ascii="Times New Roman" w:eastAsia="Calibri" w:hAnsi="Times New Roman" w:cs="Times New Roman"/>
        </w:rPr>
        <w:t xml:space="preserve">Menurut </w:t>
      </w:r>
      <w:r>
        <w:rPr>
          <w:rFonts w:ascii="Times New Roman" w:eastAsia="Calibri" w:hAnsi="Times New Roman" w:cs="Times New Roman"/>
        </w:rPr>
        <w:fldChar w:fldCharType="begin" w:fldLock="1"/>
      </w:r>
      <w:r w:rsidR="00151E76">
        <w:rPr>
          <w:rFonts w:ascii="Times New Roman" w:eastAsia="Calibri" w:hAnsi="Times New Roman" w:cs="Times New Roman"/>
        </w:rPr>
        <w:instrText>ADDIN CSL_CITATION {"citationItems":[{"id":"ITEM-1","itemData":{"abstract":"Abstrak Penelitian ini bertujuan untuk mendeskripsikan dan menganalisis pangaruh secara parsial dan bersama peran orang tua dan kemampuan guru dalam mengajar terhadap prestasi belajar siswa di MA Mirqatul Ulum Liprak Kulon Banyuanyar Probolinggo. Metode yang digunakan dalam penelitian ini adalah metode survei dengan teknik korelasional.Variabel penelitian meliputi dua variabel bebas yaitu peran orang tua (X1), dan kemampuan guru dalam mengajar (X2), sedang variabel terikat adalah prestasi belajar siswa (Y). Hasil penelitian menunujkkan bahwa: 1) hasil analisis data dengan uji-t diperoleh koefisien korelasi sebesar 0,296 dengan signifikan 0,005. Angka 0,005 ini lebih kecil dari alpha sebesar 0,05, 2) hasil analisis data dengan uji-t diperoleh koefisien korelasi sebesar 0,962 dengan signifikan 0,007. Angka 0,007 ini lebih kecil dari alpha sebesar 0,05. Artinya X2 memiliki pengaruh yang signifikan terhadap Y, dan 3) nilai koefisien determinasi (R2) sebesar 0,640 yang berarti bahwa variabel bebas yaitu peran orang tua (X1), kemampuan guru dalam mengajar (X2) mampu menjelaskan variabel terikat prestasi siswa (Y) sebesar 64 % sedangkan sisanya sebesar 36 % dijelaskan oleh variabel lain di luar model. Dari hal tersebut menunjukkan bahwa variabel bebas dengan variabel terikat mempunyai pengaruh yang kuat.","author":[{"dropping-particle":"","family":"Jannah","given":"Musholli","non-dropping-particle":"","parse-names":false,"suffix":""}],"container-title":"Jurnal Penelitian dan Pendidikan IPS (JPPI)","id":"ITEM-1","issue":"2","issued":{"date-parts":[["2015"]]},"page":"1858-4985","title":"Pengaruh Peran Orang Tua Dan Kemampuan Mengajar Guru Terhadap Prestasi Belajar Siswa","type":"article-journal","volume":"9"},"uris":["http://www.mendeley.com/documents/?uuid=d71c29d4-ca6a-4fd3-9aa9-a2978ccf6dd8"]}],"mendeley":{"formattedCitation":"(Jannah, 2015)","plainTextFormattedCitation":"(Jannah, 2015)","previouslyFormattedCitation":"(Jannah, 2015)"},"properties":{"noteIndex":0},"schema":"https://github.com/citation-style-language/schema/raw/master/csl-citation.json"}</w:instrText>
      </w:r>
      <w:r>
        <w:rPr>
          <w:rFonts w:ascii="Times New Roman" w:eastAsia="Calibri" w:hAnsi="Times New Roman" w:cs="Times New Roman"/>
        </w:rPr>
        <w:fldChar w:fldCharType="separate"/>
      </w:r>
      <w:r w:rsidRPr="00995BB5">
        <w:rPr>
          <w:rFonts w:ascii="Times New Roman" w:eastAsia="Calibri" w:hAnsi="Times New Roman" w:cs="Times New Roman"/>
          <w:noProof/>
        </w:rPr>
        <w:t>(Jannah, 2015)</w:t>
      </w:r>
      <w:r>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005A3A76" w:rsidRPr="005A3A76">
        <w:rPr>
          <w:rFonts w:ascii="Times New Roman" w:eastAsia="Calibri" w:hAnsi="Times New Roman" w:cs="Times New Roman"/>
        </w:rPr>
        <w:t xml:space="preserve">tugas orang tua adalah menciptakan </w:t>
      </w:r>
      <w:r w:rsidR="005A3A76">
        <w:rPr>
          <w:rFonts w:ascii="Times New Roman" w:eastAsia="Calibri" w:hAnsi="Times New Roman" w:cs="Times New Roman"/>
        </w:rPr>
        <w:t>lingkungan yang kondusif agar</w:t>
      </w:r>
      <w:r w:rsidR="005A3A76" w:rsidRPr="005A3A76">
        <w:rPr>
          <w:rFonts w:ascii="Times New Roman" w:eastAsia="Calibri" w:hAnsi="Times New Roman" w:cs="Times New Roman"/>
        </w:rPr>
        <w:t xml:space="preserve"> bakat, kepercayaan diri</w:t>
      </w:r>
      <w:r w:rsidR="005A3A76">
        <w:rPr>
          <w:rFonts w:ascii="Times New Roman" w:eastAsia="Calibri" w:hAnsi="Times New Roman" w:cs="Times New Roman"/>
        </w:rPr>
        <w:t>, dan kecerdasan anak meningkat</w:t>
      </w:r>
      <w:r w:rsidR="00151E76">
        <w:rPr>
          <w:rFonts w:ascii="Times New Roman" w:eastAsia="Calibri" w:hAnsi="Times New Roman" w:cs="Times New Roman"/>
        </w:rPr>
        <w:t xml:space="preserve">. Menurut </w:t>
      </w:r>
      <w:r w:rsidR="00151E76">
        <w:rPr>
          <w:rFonts w:ascii="Times New Roman" w:eastAsia="Calibri" w:hAnsi="Times New Roman" w:cs="Times New Roman"/>
        </w:rPr>
        <w:fldChar w:fldCharType="begin" w:fldLock="1"/>
      </w:r>
      <w:r w:rsidR="00151E76">
        <w:rPr>
          <w:rFonts w:ascii="Times New Roman" w:eastAsia="Calibri" w:hAnsi="Times New Roman" w:cs="Times New Roman"/>
        </w:rPr>
        <w:instrText>ADDIN CSL_CITATION {"citationItems":[{"id":"ITEM-1","itemData":{"DOI":"10.22373/je.v1i1.315","ISSN":"2460-4917","abstract":"The parents are the main responsible person in children aducation. The parents who determine the children`s future. But in acknowledge limitedness and possessed opportunity, so the parents ask for ather outsider helping to educate their children. The other outsider is the teachers at school. Nevertheless, the children have submitted at the schoo, the parent remaind to responsible to the success of their children aducation. The parents play important role in determining the success of their children education. The parent of role and responsibility among other can be realized by guiding the continuity of children learning at home according to learning program which has studied by children at school. The guiding of children learning continuity at home can be done by supervising and helping school tasks arrangement as well as completing instrument and infrastructure of children learning.\r \r Orang tua adalah orang yang bertanggung jawab utama dalam pendidikan anak-anak. Para orang tua yang menentukan masa depan anak. Namun dalam mengakui keterbatasan dan peluang yang dimiliki, sehingga orang tua meminta pihak luar lain membantu mendidik anak-anak mereka. Pihak lainnya adalah guru di sekolah. Namun demikian, setelah anak-anak dititipkan di sekolah, orang tua tetap untuk bertanggung jawab untuk keberhasilan pendidikan anak-anak mereka. Orang tua berperan penting dalam menentukan keberhasilan pendidikan anak-anak mereka. Induk peran dan tanggung jawab antara lain dapat diwujudkan dengan membimbing kelangsungan anak belajar di rumah sesuai dengan program yang telah dipelajari oleh anak-anak di sekolah belajar. Membimbing anak-anak belajar di rumah dapat dilakukan dengan mengawasi dan membantu pengaturan tugas sekolah serta menyelesaikan instrumen dan infrastruktur anak belajar.\r \r Kata kunci: Prestasi belajar, Orangtua","author":[{"dropping-particle":"","family":"Umar","given":"Munirwan","non-dropping-particle":"","parse-names":false,"suffix":""}],"container-title":"JURNAL EDUKASI: Jurnal Bimbingan Konseling","id":"ITEM-1","issue":"1","issued":{"date-parts":[["2015"]]},"page":"20","title":"Peranan Orang Tua Dalam Peningkatan Prestasi Belajar Anak","type":"article-journal","volume":"1"},"uris":["http://www.mendeley.com/documents/?uuid=35075b4c-4c96-423e-9089-7d421c3a6254"]}],"mendeley":{"formattedCitation":"(Umar, 2015)","plainTextFormattedCitation":"(Umar, 2015)","previouslyFormattedCitation":"(Umar, 2015)"},"properties":{"noteIndex":0},"schema":"https://github.com/citation-style-language/schema/raw/master/csl-citation.json"}</w:instrText>
      </w:r>
      <w:r w:rsidR="00151E76">
        <w:rPr>
          <w:rFonts w:ascii="Times New Roman" w:eastAsia="Calibri" w:hAnsi="Times New Roman" w:cs="Times New Roman"/>
        </w:rPr>
        <w:fldChar w:fldCharType="separate"/>
      </w:r>
      <w:r w:rsidR="00151E76" w:rsidRPr="00151E76">
        <w:rPr>
          <w:rFonts w:ascii="Times New Roman" w:eastAsia="Calibri" w:hAnsi="Times New Roman" w:cs="Times New Roman"/>
          <w:noProof/>
        </w:rPr>
        <w:t>(Umar, 2015)</w:t>
      </w:r>
      <w:r w:rsidR="00151E76">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005A3A76" w:rsidRPr="005A3A76">
        <w:rPr>
          <w:rFonts w:ascii="Times New Roman" w:eastAsia="Calibri" w:hAnsi="Times New Roman" w:cs="Times New Roman"/>
        </w:rPr>
        <w:t>ketika anak mendapat dorongan dari orang tuanya tentang pentingnya belajar,  maka mereka merasa penting untuk meningkatkan prestasi akademiknya</w:t>
      </w:r>
      <w:r w:rsidR="00151E76">
        <w:rPr>
          <w:rFonts w:ascii="Times New Roman" w:eastAsia="Calibri" w:hAnsi="Times New Roman" w:cs="Times New Roman"/>
        </w:rPr>
        <w:t xml:space="preserve">. Menurut </w:t>
      </w:r>
      <w:r w:rsidR="00151E76">
        <w:rPr>
          <w:rFonts w:ascii="Times New Roman" w:eastAsia="Calibri" w:hAnsi="Times New Roman" w:cs="Times New Roman"/>
        </w:rPr>
        <w:fldChar w:fldCharType="begin" w:fldLock="1"/>
      </w:r>
      <w:r w:rsidR="00151E76">
        <w:rPr>
          <w:rFonts w:ascii="Times New Roman" w:eastAsia="Calibri" w:hAnsi="Times New Roman" w:cs="Times New Roman"/>
        </w:rPr>
        <w:instrText>ADDIN CSL_CITATION {"citationItems":[{"id":"ITEM-1","itemData":{"DOI":"10.33830/jp.v17i2.273.2016","ISSN":"1411-1942","abstract":"The aims of the study is to analyze the partial and simultaneous influence of parent role and parenting patterns on students learning achievement at Elementary Public School (Sekolah Dasar Negeri) in the District of West Bogor. A survey was conducted by distributing questionnaires to the respondents, complemented with interview for qualitative data. Student achievement is collected as part of the research data. The respondents are 100 parents from 50 schools throughout the district. The results of the study reveals that there is a positive and significant partial influence of parent role and parenting pattern on student learning achievement. Parent role and parenting pattern also have positive and significant simultaneous effect on student learning achievement. It can be concluded that efforts to improve student learning achievement should take into account parent role and parenting patterns.\r  \r Tujuan dari penelitian ini adalah untuk menganalisis pengaruh parsial dan simultan peran orangtua dan pola pengasuhan terhadap prestasi belajar siswa di Sekolah Dasar Negeri di Kabupaten Bogor Barat. Pengumpulan data dilakukan melalui survei dengan menyebarkan kuesioner kepada responden, dilengkapi dengan wawancara untuk data kualitatif. Prestasi siswa dikumpulkan sebagai bagian dari data penelitian. Responden penelitian adalah 100 orang tua dari 50 sekolah di seluruh kabupaten. Hasil penelitian menunjukkan bahwa terdapat pengaruh parsial yang positif dan signifikan peran orangtua dan pola pengasuhan terhadap prestasi belajar siswa. Peran orang tua dan pola pengasuhan secara simultan juga berpengaruh positif dan signifikan terhadap prestasi belajar siswa. Dengan demikian dapat disimpulkan bahwa upaya peningkatan prestasi belajar siswa harus memperhatikan peran orang tua dan pola pengasuhan siswa oleh orang tua di rumah.","author":[{"dropping-particle":"","family":"Ratna Ningrum","given":"Wulan","non-dropping-particle":"","parse-names":false,"suffix":""}],"container-title":"Jurnal Pendidikan","id":"ITEM-1","issue":"2","issued":{"date-parts":[["2018"]]},"page":"129-137","title":"Pengaruh Peranan Dan Pola Asuh Orang Tua Terhadap Hasil Belajar Siswa Sekolah Dasar Negeri (Sdn) Di Kecamatan Bogor Barat","type":"article-journal","volume":"17"},"uris":["http://www.mendeley.com/documents/?uuid=aeade371-e201-4134-8cea-4cfd18c4e9ed"]}],"mendeley":{"formattedCitation":"(Ratna Ningrum, 2018)","plainTextFormattedCitation":"(Ratna Ningrum, 2018)","previouslyFormattedCitation":"(Ratna Ningrum, 2018)"},"properties":{"noteIndex":0},"schema":"https://github.com/citation-style-language/schema/raw/master/csl-citation.json"}</w:instrText>
      </w:r>
      <w:r w:rsidR="00151E76">
        <w:rPr>
          <w:rFonts w:ascii="Times New Roman" w:eastAsia="Calibri" w:hAnsi="Times New Roman" w:cs="Times New Roman"/>
        </w:rPr>
        <w:fldChar w:fldCharType="separate"/>
      </w:r>
      <w:r w:rsidR="00151E76" w:rsidRPr="00151E76">
        <w:rPr>
          <w:rFonts w:ascii="Times New Roman" w:eastAsia="Calibri" w:hAnsi="Times New Roman" w:cs="Times New Roman"/>
          <w:noProof/>
        </w:rPr>
        <w:t>(Ratna Ningrum, 2018)</w:t>
      </w:r>
      <w:r w:rsidR="00151E76">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005A3A76" w:rsidRPr="005A3A76">
        <w:rPr>
          <w:rFonts w:ascii="Times New Roman" w:eastAsia="Calibri" w:hAnsi="Times New Roman" w:cs="Times New Roman"/>
        </w:rPr>
        <w:t xml:space="preserve">peran orang tua penting dalam membesarkan anak agar dapat berprestasi dengan baik. Peran orang tua disini adalah ikut serta dalam proses belajar anak, memberikan pengertian, bimbingan dan bantuan, memberikan solusi atas kesulitan belajar anak dan membantu mereka mencapai potensinya. Menurut </w:t>
      </w:r>
      <w:r w:rsidR="00151E76">
        <w:rPr>
          <w:rFonts w:ascii="Times New Roman" w:eastAsia="Calibri" w:hAnsi="Times New Roman" w:cs="Times New Roman"/>
        </w:rPr>
        <w:fldChar w:fldCharType="begin" w:fldLock="1"/>
      </w:r>
      <w:r w:rsidR="00385F7D">
        <w:rPr>
          <w:rFonts w:ascii="Times New Roman" w:eastAsia="Calibri" w:hAnsi="Times New Roman" w:cs="Times New Roman"/>
        </w:rPr>
        <w:instrText>ADDIN CSL_CITATION {"citationItems":[{"id":"ITEM-1","itemData":{"DOI":"10.37640/jim.v2i2.1021","abstract":"The role of parents is needed in the education of children. The role of parents in education makes the quality of children's education better. The purpose of the study was to determine the relationship between the role of parents and the mathematics learning outcomes of Algebra during the Corona Virus Disease 2019 (COVID-19) Pandemic. The research sample was 72 junior high school students in class VII. This study uses quantitative methods with survey techniques. The instrument is a questionnaire and an objective test. The prerequisite test used the Liliefors test, and the data were normally distributed. An analysis of the regression equation shows there is a positive relationship between the two variables. Hypothesis testing using the product-moment correlation test is obtained rcount more than rtable at a significant level of 5%. Because rcount more than rtable, it can be concluded that there is a strong relationship between the role of parents and learning outcomes in mathematics. Based on the correlation t-test, obtained tcount&gt;ttable with db=70. The conclusion is that there is a significant positive relationship between the role of parents and the mathematics learning outcomes of junior high school students. Parents' attention contributes 57.15% to mathematics learning outcomes.","author":[{"dropping-particle":"","family":"Mentari","given":"Setya Selaksa","non-dropping-particle":"","parse-names":false,"suffix":""},{"dropping-particle":"","family":"Yuni","given":"Yatha","non-dropping-particle":"","parse-names":false,"suffix":""},{"dropping-particle":"","family":"Vioreza","given":"Niken","non-dropping-particle":"","parse-names":false,"suffix":""}],"container-title":"Journal of Instructional Mathematics","id":"ITEM-1","issue":"2","issued":{"date-parts":[["2021"]]},"page":"55-63","title":"Peran Orang Tua terhadap Hasil Belajar Matematika Materi Aljabar di Masa Pandemi COVID-19","type":"article-journal","volume":"2"},"uris":["http://www.mendeley.com/documents/?uuid=43a3f69f-3fed-44c7-9da6-357cd16af4f0"]}],"mendeley":{"formattedCitation":"(Mentari, Yuni, &amp; Vioreza, 2021)","plainTextFormattedCitation":"(Mentari, Yuni, &amp; Vioreza, 2021)","previouslyFormattedCitation":"(Mentari, Yuni, &amp; Vioreza, 2021)"},"properties":{"noteIndex":0},"schema":"https://github.com/citation-style-language/schema/raw/master/csl-citation.json"}</w:instrText>
      </w:r>
      <w:r w:rsidR="00151E76">
        <w:rPr>
          <w:rFonts w:ascii="Times New Roman" w:eastAsia="Calibri" w:hAnsi="Times New Roman" w:cs="Times New Roman"/>
        </w:rPr>
        <w:fldChar w:fldCharType="separate"/>
      </w:r>
      <w:r w:rsidR="00151E76" w:rsidRPr="00151E76">
        <w:rPr>
          <w:rFonts w:ascii="Times New Roman" w:eastAsia="Calibri" w:hAnsi="Times New Roman" w:cs="Times New Roman"/>
          <w:noProof/>
        </w:rPr>
        <w:t>(Mentari, Yuni, &amp; Vioreza, 2021)</w:t>
      </w:r>
      <w:r w:rsidR="00151E76">
        <w:rPr>
          <w:rFonts w:ascii="Times New Roman" w:eastAsia="Calibri" w:hAnsi="Times New Roman" w:cs="Times New Roman"/>
        </w:rPr>
        <w:fldChar w:fldCharType="end"/>
      </w:r>
      <w:r w:rsidR="00F746E5" w:rsidRPr="003B031F">
        <w:rPr>
          <w:rFonts w:ascii="Times New Roman" w:eastAsia="Calibri" w:hAnsi="Times New Roman" w:cs="Times New Roman"/>
        </w:rPr>
        <w:t xml:space="preserve">, </w:t>
      </w:r>
      <w:r w:rsidR="005A3A76" w:rsidRPr="005A3A76">
        <w:rPr>
          <w:rFonts w:ascii="Times New Roman" w:eastAsia="Calibri" w:hAnsi="Times New Roman" w:cs="Times New Roman"/>
        </w:rPr>
        <w:t>dalam rangka menumbuhkan minat dan motivasi anak, sediakan waktu luang dan bimbing serta temani anak untuk belajar agar tidak mempengaruhi hasil belajar anak</w:t>
      </w:r>
      <w:r w:rsidR="00F746E5" w:rsidRPr="003B031F">
        <w:rPr>
          <w:rFonts w:ascii="Times New Roman" w:eastAsia="Calibri" w:hAnsi="Times New Roman" w:cs="Times New Roman"/>
        </w:rPr>
        <w:t>.</w:t>
      </w:r>
    </w:p>
    <w:p w14:paraId="69687118" w14:textId="09FC2848" w:rsidR="00B03C51" w:rsidRPr="003B031F" w:rsidRDefault="007C1CFB" w:rsidP="007C1CFB">
      <w:pPr>
        <w:spacing w:after="120" w:line="360" w:lineRule="auto"/>
        <w:ind w:firstLine="426"/>
        <w:jc w:val="both"/>
        <w:rPr>
          <w:rFonts w:ascii="Times New Roman" w:eastAsia="Calibri" w:hAnsi="Times New Roman" w:cs="Times New Roman"/>
        </w:rPr>
      </w:pPr>
      <w:r w:rsidRPr="007C1CFB">
        <w:rPr>
          <w:rFonts w:ascii="Times New Roman" w:eastAsia="Calibri" w:hAnsi="Times New Roman" w:cs="Times New Roman"/>
        </w:rPr>
        <w:t>Kesimpulannya, keintiman ibu-anak yang baik adalah keintiman yang aman. Anak tumbuh dan berkembang sesuai dengan harapan orang tuanya. Tentunya peran orang tua sangat penting disini, sehingga diharapkan orang tua dapat memberikan respon, dukungan dan perhatian yang dibutuhkan anak, sehingga rasa percaya diri anak dapat tumbuh, sehingga dapat membentuk atau meningkatkan kualitas anak</w:t>
      </w:r>
      <w:r w:rsidR="00F746E5" w:rsidRPr="003B031F">
        <w:rPr>
          <w:rFonts w:ascii="Times New Roman" w:eastAsia="Calibri" w:hAnsi="Times New Roman" w:cs="Times New Roman"/>
        </w:rPr>
        <w:t>.</w:t>
      </w:r>
    </w:p>
    <w:p w14:paraId="7CE43205" w14:textId="1212794A" w:rsidR="003338A4" w:rsidRDefault="00F746E5" w:rsidP="003B031F">
      <w:pPr>
        <w:pStyle w:val="ListParagraph"/>
        <w:numPr>
          <w:ilvl w:val="0"/>
          <w:numId w:val="9"/>
        </w:numPr>
        <w:spacing w:after="120" w:line="360" w:lineRule="auto"/>
        <w:ind w:left="426"/>
        <w:rPr>
          <w:rFonts w:cs="Times New Roman"/>
          <w:b/>
          <w:sz w:val="22"/>
        </w:rPr>
      </w:pPr>
      <w:r w:rsidRPr="003B031F">
        <w:rPr>
          <w:rFonts w:cs="Times New Roman"/>
          <w:b/>
          <w:sz w:val="22"/>
        </w:rPr>
        <w:lastRenderedPageBreak/>
        <w:t>Pengaruh Antara Pola Asuh dan Kedekatan Orang Tua (Ibu) yang Bekerja dengan Hasil Belajar Siswa</w:t>
      </w:r>
    </w:p>
    <w:p w14:paraId="37167B3B" w14:textId="4680C873" w:rsidR="00EC170E" w:rsidRPr="00B13D0A" w:rsidRDefault="00EC170E" w:rsidP="00B13D0A">
      <w:pPr>
        <w:spacing w:after="120" w:line="360" w:lineRule="auto"/>
        <w:ind w:left="66"/>
        <w:jc w:val="both"/>
        <w:rPr>
          <w:rFonts w:cs="Times New Roman"/>
        </w:rPr>
      </w:pPr>
      <w:r w:rsidRPr="00B13D0A">
        <w:rPr>
          <w:rFonts w:cs="Times New Roman"/>
        </w:rPr>
        <w:t xml:space="preserve">Untuk menjawab rumusan masalah apakah ada pengaruh antara pola asuh dan kedekatan orang tua ( Ibu ) yang bekerja dengan hasil belajar siswa maka dilakukan beberapa analisa , adapun analisa yang dilakukan adalah : </w:t>
      </w:r>
    </w:p>
    <w:p w14:paraId="595FD5DD" w14:textId="77777777" w:rsidR="00F746E5" w:rsidRPr="00EC170E" w:rsidRDefault="00F746E5" w:rsidP="00B13D0A">
      <w:pPr>
        <w:pStyle w:val="ListParagraph"/>
        <w:keepNext/>
        <w:keepLines/>
        <w:numPr>
          <w:ilvl w:val="0"/>
          <w:numId w:val="17"/>
        </w:numPr>
        <w:spacing w:before="120" w:after="120" w:line="360" w:lineRule="auto"/>
        <w:ind w:left="426"/>
        <w:outlineLvl w:val="2"/>
        <w:rPr>
          <w:rFonts w:eastAsia="SimSun" w:cs="Times New Roman"/>
          <w:b/>
          <w:bCs/>
          <w:noProof/>
        </w:rPr>
      </w:pPr>
      <w:bookmarkStart w:id="0" w:name="_Toc106340621"/>
      <w:r w:rsidRPr="00EC170E">
        <w:rPr>
          <w:rFonts w:eastAsia="SimSun" w:cs="Times New Roman"/>
          <w:b/>
          <w:bCs/>
          <w:noProof/>
        </w:rPr>
        <w:t>Analisa Regresi Linear Berganda</w:t>
      </w:r>
      <w:bookmarkEnd w:id="0"/>
    </w:p>
    <w:p w14:paraId="4C9C566D" w14:textId="07F1271E" w:rsidR="00F746E5" w:rsidRDefault="0024648E" w:rsidP="00B13D0A">
      <w:pPr>
        <w:tabs>
          <w:tab w:val="left" w:pos="1065"/>
        </w:tabs>
        <w:spacing w:after="0" w:line="360" w:lineRule="auto"/>
        <w:ind w:left="142"/>
        <w:jc w:val="both"/>
        <w:rPr>
          <w:rFonts w:ascii="Times New Roman" w:eastAsia="Calibri" w:hAnsi="Times New Roman" w:cs="Times New Roman"/>
        </w:rPr>
      </w:pPr>
      <w:r w:rsidRPr="0024648E">
        <w:rPr>
          <w:rFonts w:ascii="Times New Roman" w:eastAsia="Calibri" w:hAnsi="Times New Roman" w:cs="Times New Roman"/>
        </w:rPr>
        <w:t>Regresi linier berganda bertujuan untuk menguji hubungan antara satu variabel terikat dan beberapa variabel bebas</w:t>
      </w:r>
      <w:r w:rsidR="00F746E5" w:rsidRPr="00F746E5">
        <w:rPr>
          <w:rFonts w:ascii="Times New Roman" w:eastAsia="Calibri" w:hAnsi="Times New Roman" w:cs="Times New Roman"/>
        </w:rPr>
        <w:t>.</w:t>
      </w:r>
    </w:p>
    <w:p w14:paraId="075C42F0" w14:textId="768C53DE" w:rsidR="00F746E5" w:rsidRPr="003B031F" w:rsidRDefault="00F746E5" w:rsidP="003B031F">
      <w:pPr>
        <w:spacing w:after="120" w:line="360" w:lineRule="auto"/>
        <w:jc w:val="center"/>
        <w:rPr>
          <w:rFonts w:ascii="Times New Roman" w:eastAsia="Calibri" w:hAnsi="Times New Roman" w:cs="Times New Roman"/>
        </w:rPr>
      </w:pPr>
      <w:r w:rsidRPr="003B031F">
        <w:rPr>
          <w:rFonts w:ascii="Times New Roman" w:eastAsia="Calibri" w:hAnsi="Times New Roman" w:cs="Times New Roman"/>
          <w:noProof/>
          <w:lang w:eastAsia="id-ID"/>
        </w:rPr>
        <w:drawing>
          <wp:inline distT="0" distB="0" distL="0" distR="0" wp14:anchorId="2316BF60" wp14:editId="1B54F293">
            <wp:extent cx="5039360" cy="1524000"/>
            <wp:effectExtent l="0" t="0" r="889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704" cy="1524709"/>
                    </a:xfrm>
                    <a:prstGeom prst="rect">
                      <a:avLst/>
                    </a:prstGeom>
                    <a:noFill/>
                    <a:ln>
                      <a:noFill/>
                    </a:ln>
                  </pic:spPr>
                </pic:pic>
              </a:graphicData>
            </a:graphic>
          </wp:inline>
        </w:drawing>
      </w:r>
    </w:p>
    <w:p w14:paraId="6D7D6750" w14:textId="77777777" w:rsidR="00187F09" w:rsidRDefault="00187F09" w:rsidP="00187F09">
      <w:pPr>
        <w:spacing w:after="0" w:line="360" w:lineRule="auto"/>
        <w:jc w:val="both"/>
        <w:rPr>
          <w:rFonts w:ascii="Times New Roman" w:eastAsia="Calibri" w:hAnsi="Times New Roman" w:cs="Times New Roman"/>
        </w:rPr>
      </w:pPr>
      <w:r w:rsidRPr="00187F09">
        <w:rPr>
          <w:rFonts w:ascii="Times New Roman" w:eastAsia="Calibri" w:hAnsi="Times New Roman" w:cs="Times New Roman"/>
        </w:rPr>
        <w:t>Berdasarkan tabel di atas, nilai konstanta adalah 0,657, koefisien regresi 1 adalah 0,003, dan koefisien regresi 2 adalah 1,265. Hasil pengujian persamaan regresi dapat diartikan sebagai berikut:</w:t>
      </w:r>
    </w:p>
    <w:p w14:paraId="5936A88A" w14:textId="7EF1662A" w:rsidR="00F746E5" w:rsidRDefault="00F746E5" w:rsidP="00187F09">
      <w:pPr>
        <w:spacing w:after="0" w:line="360" w:lineRule="auto"/>
        <w:jc w:val="center"/>
        <w:rPr>
          <w:rFonts w:ascii="Times New Roman" w:eastAsia="Calibri" w:hAnsi="Times New Roman" w:cs="Times New Roman"/>
          <w:b/>
        </w:rPr>
      </w:pPr>
      <w:r w:rsidRPr="00F746E5">
        <w:rPr>
          <w:rFonts w:ascii="Times New Roman" w:eastAsia="Calibri" w:hAnsi="Times New Roman" w:cs="Times New Roman"/>
          <w:b/>
        </w:rPr>
        <w:t>Y = 0,737 + 0,005 X1 + 1,265 X2</w:t>
      </w:r>
    </w:p>
    <w:p w14:paraId="24EFBABC" w14:textId="77777777" w:rsidR="00187F09" w:rsidRPr="00187F09" w:rsidRDefault="00187F09" w:rsidP="00187F09">
      <w:pPr>
        <w:pStyle w:val="ListParagraph"/>
        <w:numPr>
          <w:ilvl w:val="0"/>
          <w:numId w:val="27"/>
        </w:numPr>
        <w:spacing w:after="0" w:line="360" w:lineRule="auto"/>
        <w:rPr>
          <w:rFonts w:cs="Times New Roman"/>
        </w:rPr>
      </w:pPr>
      <w:r w:rsidRPr="00187F09">
        <w:rPr>
          <w:rFonts w:cs="Times New Roman"/>
        </w:rPr>
        <w:t xml:space="preserve">Seperti yang dapat dilihat dari persamaan regresi linier berganda di atas, nilai konstanta yang dihasilkan adalah 0,657. Artinya jika variabel pola asuh orang tua diasumsikan konstan maka variabel hasil belajar adalah 65,7%. </w:t>
      </w:r>
    </w:p>
    <w:p w14:paraId="60920149" w14:textId="77777777" w:rsidR="00187F09" w:rsidRPr="00187F09" w:rsidRDefault="00187F09" w:rsidP="00187F09">
      <w:pPr>
        <w:pStyle w:val="ListParagraph"/>
        <w:numPr>
          <w:ilvl w:val="0"/>
          <w:numId w:val="27"/>
        </w:numPr>
        <w:spacing w:after="0" w:line="360" w:lineRule="auto"/>
        <w:rPr>
          <w:rFonts w:cs="Times New Roman"/>
        </w:rPr>
      </w:pPr>
      <w:r w:rsidRPr="00187F09">
        <w:rPr>
          <w:rFonts w:cs="Times New Roman"/>
        </w:rPr>
        <w:t xml:space="preserve">Koefisien pola asuh adalah 0,003 yang berarti pola asuh berpengaruh positif terhadap hasil belajar, dan dengan asumsi variabel lain dianggap konstan, setiap kenaikan 1% dalam pola asuh akan berdampak 3% terhadap hasil belajar siswa. </w:t>
      </w:r>
    </w:p>
    <w:p w14:paraId="57A79FC1" w14:textId="77777777" w:rsidR="00187F09" w:rsidRPr="00187F09" w:rsidRDefault="00187F09" w:rsidP="00187F09">
      <w:pPr>
        <w:pStyle w:val="ListParagraph"/>
        <w:numPr>
          <w:ilvl w:val="0"/>
          <w:numId w:val="27"/>
        </w:numPr>
        <w:spacing w:after="0" w:line="360" w:lineRule="auto"/>
        <w:rPr>
          <w:rFonts w:cs="Times New Roman"/>
        </w:rPr>
      </w:pPr>
      <w:r w:rsidRPr="00187F09">
        <w:rPr>
          <w:rFonts w:cs="Times New Roman"/>
        </w:rPr>
        <w:t xml:space="preserve">Koefisien keintiman orang tua adalah 1,265 yang berarti bahwa keintiman orang tua berpengaruh positif terhadap hasil belajar siswa Dengan asumsi variabel lain tetap konstan, peningkatan keintiman orang tua sebesar 1% meningkatkan hasil belajar siswa sebesar 12,6%. </w:t>
      </w:r>
    </w:p>
    <w:p w14:paraId="0641ED67" w14:textId="5E44394C" w:rsidR="00187F09" w:rsidRDefault="00187F09" w:rsidP="00187F09">
      <w:pPr>
        <w:spacing w:after="0" w:line="360" w:lineRule="auto"/>
        <w:jc w:val="both"/>
        <w:rPr>
          <w:rFonts w:ascii="Times New Roman" w:eastAsia="Calibri" w:hAnsi="Times New Roman" w:cs="Times New Roman"/>
        </w:rPr>
      </w:pPr>
      <w:r w:rsidRPr="00187F09">
        <w:rPr>
          <w:rFonts w:ascii="Times New Roman" w:eastAsia="Calibri" w:hAnsi="Times New Roman" w:cs="Times New Roman"/>
        </w:rPr>
        <w:t xml:space="preserve">Nilai Hasil Belajar Siswa Tingkat IV SDN 2 Raksa Budi IPS melalui Transkrip Nilai Siswa Semester I Tahun Pelajaran 2021/2022. Berdasarkan data tersebut, tidak ada siswa yang memiliki nilai rendah, 13 siswa yang memiliki nilai tinggi, dan 12 siswa yang memiliki nilai sedang. </w:t>
      </w:r>
    </w:p>
    <w:p w14:paraId="7A56F01F" w14:textId="77777777" w:rsidR="00187F09" w:rsidRDefault="00187F09" w:rsidP="00187F09">
      <w:pPr>
        <w:spacing w:after="0" w:line="360" w:lineRule="auto"/>
        <w:jc w:val="both"/>
        <w:rPr>
          <w:rFonts w:ascii="Times New Roman" w:eastAsia="Calibri" w:hAnsi="Times New Roman" w:cs="Times New Roman"/>
        </w:rPr>
      </w:pPr>
    </w:p>
    <w:p w14:paraId="7446DB75" w14:textId="77777777" w:rsidR="00187F09" w:rsidRPr="00187F09" w:rsidRDefault="00187F09" w:rsidP="00187F09">
      <w:pPr>
        <w:spacing w:after="0" w:line="360" w:lineRule="auto"/>
        <w:jc w:val="both"/>
        <w:rPr>
          <w:rFonts w:ascii="Times New Roman" w:eastAsia="Calibri" w:hAnsi="Times New Roman" w:cs="Times New Roman"/>
        </w:rPr>
      </w:pPr>
    </w:p>
    <w:p w14:paraId="2A3D4DA8" w14:textId="77777777" w:rsidR="00187F09" w:rsidRPr="00F746E5" w:rsidRDefault="00187F09" w:rsidP="003B031F">
      <w:pPr>
        <w:spacing w:after="0" w:line="360" w:lineRule="auto"/>
        <w:jc w:val="center"/>
        <w:rPr>
          <w:rFonts w:ascii="Times New Roman" w:eastAsia="Calibri" w:hAnsi="Times New Roman" w:cs="Times New Roman"/>
          <w:b/>
        </w:rPr>
      </w:pPr>
    </w:p>
    <w:p w14:paraId="2AE2BAEC" w14:textId="77777777" w:rsidR="00F746E5" w:rsidRPr="00EC170E" w:rsidRDefault="00F746E5" w:rsidP="00EC170E">
      <w:pPr>
        <w:pStyle w:val="ListParagraph"/>
        <w:numPr>
          <w:ilvl w:val="0"/>
          <w:numId w:val="17"/>
        </w:numPr>
        <w:spacing w:after="0" w:line="360" w:lineRule="auto"/>
        <w:ind w:left="426" w:hanging="426"/>
        <w:rPr>
          <w:rFonts w:cs="Times New Roman"/>
          <w:b/>
        </w:rPr>
      </w:pPr>
      <w:r w:rsidRPr="00EC170E">
        <w:rPr>
          <w:rFonts w:cs="Times New Roman"/>
          <w:b/>
        </w:rPr>
        <w:lastRenderedPageBreak/>
        <w:t>Uji Parsial (T)</w:t>
      </w:r>
    </w:p>
    <w:p w14:paraId="5729C9CC" w14:textId="1B9702A5" w:rsidR="00F746E5" w:rsidRPr="00F746E5" w:rsidRDefault="00187F09" w:rsidP="003B031F">
      <w:pPr>
        <w:spacing w:after="0" w:line="360" w:lineRule="auto"/>
        <w:ind w:firstLine="709"/>
        <w:contextualSpacing/>
        <w:jc w:val="both"/>
        <w:rPr>
          <w:rFonts w:ascii="Times New Roman" w:eastAsia="Calibri" w:hAnsi="Times New Roman" w:cs="Times New Roman"/>
        </w:rPr>
      </w:pPr>
      <w:r w:rsidRPr="00187F09">
        <w:rPr>
          <w:rFonts w:ascii="Times New Roman" w:eastAsia="Calibri" w:hAnsi="Times New Roman" w:cs="Times New Roman"/>
        </w:rPr>
        <w:t>Uji-t dirancang untuk menentukan ukuran efek dari masing-masing variabel dependen. Untuk melihat apakah model regresi pada uji-t berpengaruh secara parsial terhadap variabel bebas dan variabel terikat adalah dengan melihat nilai sig. Tabel model regresi. Jika nilai sig. &lt; 0,05, variabel bebas berpengaruh secara parsial terhadap variabel terikat</w:t>
      </w:r>
      <w:r w:rsidR="00F746E5" w:rsidRPr="00F746E5">
        <w:rPr>
          <w:rFonts w:ascii="Times New Roman" w:eastAsia="Calibri" w:hAnsi="Times New Roman" w:cs="Times New Roman"/>
        </w:rPr>
        <w:t>.</w:t>
      </w:r>
    </w:p>
    <w:p w14:paraId="792F7DAF" w14:textId="77777777" w:rsidR="00F746E5" w:rsidRPr="003B031F" w:rsidRDefault="00F746E5" w:rsidP="003B031F">
      <w:pPr>
        <w:spacing w:after="120" w:line="360" w:lineRule="auto"/>
        <w:jc w:val="center"/>
        <w:rPr>
          <w:rFonts w:ascii="Times New Roman" w:eastAsia="Calibri" w:hAnsi="Times New Roman" w:cs="Times New Roman"/>
        </w:rPr>
      </w:pPr>
      <w:r w:rsidRPr="003B031F">
        <w:rPr>
          <w:rFonts w:ascii="Times New Roman" w:eastAsia="Calibri" w:hAnsi="Times New Roman" w:cs="Times New Roman"/>
          <w:noProof/>
          <w:lang w:eastAsia="id-ID"/>
        </w:rPr>
        <w:drawing>
          <wp:inline distT="0" distB="0" distL="0" distR="0" wp14:anchorId="558F5B46" wp14:editId="77AD80A4">
            <wp:extent cx="4462780" cy="16948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2780" cy="1694815"/>
                    </a:xfrm>
                    <a:prstGeom prst="rect">
                      <a:avLst/>
                    </a:prstGeom>
                    <a:noFill/>
                  </pic:spPr>
                </pic:pic>
              </a:graphicData>
            </a:graphic>
          </wp:inline>
        </w:drawing>
      </w:r>
    </w:p>
    <w:p w14:paraId="47310964" w14:textId="2A98EFB4" w:rsidR="00187F09" w:rsidRPr="00F746E5" w:rsidRDefault="00187F09" w:rsidP="00B13D0A">
      <w:pPr>
        <w:tabs>
          <w:tab w:val="left" w:pos="2385"/>
        </w:tabs>
        <w:spacing w:after="0" w:line="360" w:lineRule="auto"/>
        <w:ind w:firstLine="709"/>
        <w:contextualSpacing/>
        <w:jc w:val="both"/>
        <w:rPr>
          <w:rFonts w:ascii="Times New Roman" w:eastAsia="Calibri" w:hAnsi="Times New Roman" w:cs="Times New Roman"/>
        </w:rPr>
      </w:pPr>
      <w:r w:rsidRPr="00187F09">
        <w:rPr>
          <w:rFonts w:ascii="Times New Roman" w:eastAsia="Calibri" w:hAnsi="Times New Roman" w:cs="Times New Roman"/>
        </w:rPr>
        <w:t>Berdasarkan tabel di atas, hubungan antara beberapa variabel bebas dan variabel terikat dalam penelitian ini adalah sebagai berikut:</w:t>
      </w:r>
    </w:p>
    <w:p w14:paraId="1F83503D" w14:textId="7296989C" w:rsidR="00187F09" w:rsidRPr="00F35A78" w:rsidRDefault="00187F09" w:rsidP="00F35A78">
      <w:pPr>
        <w:pStyle w:val="ListParagraph"/>
        <w:numPr>
          <w:ilvl w:val="0"/>
          <w:numId w:val="29"/>
        </w:numPr>
        <w:tabs>
          <w:tab w:val="left" w:pos="2385"/>
        </w:tabs>
        <w:spacing w:after="0" w:line="360" w:lineRule="auto"/>
        <w:rPr>
          <w:rFonts w:cs="Times New Roman"/>
        </w:rPr>
      </w:pPr>
      <w:r w:rsidRPr="00F35A78">
        <w:rPr>
          <w:rFonts w:cs="Times New Roman"/>
        </w:rPr>
        <w:t>Uji hipotesis tentang pengaruh pola asuh terhadap hasil belajar siswa</w:t>
      </w:r>
    </w:p>
    <w:p w14:paraId="0BA9E817" w14:textId="77777777" w:rsidR="00187F09" w:rsidRPr="00F35A78" w:rsidRDefault="00187F09" w:rsidP="00F35A78">
      <w:pPr>
        <w:pStyle w:val="ListParagraph"/>
        <w:tabs>
          <w:tab w:val="left" w:pos="2385"/>
        </w:tabs>
        <w:spacing w:after="0" w:line="360" w:lineRule="auto"/>
        <w:rPr>
          <w:rFonts w:cs="Times New Roman"/>
        </w:rPr>
      </w:pPr>
      <w:r w:rsidRPr="00F35A78">
        <w:rPr>
          <w:rFonts w:cs="Times New Roman"/>
        </w:rPr>
        <w:t>Pengaruh pola asuh ditunjukkan oleh thitung 6,307, koefisien pola asuh orang tua bernilai positif, dan nilai signifikansi 0,005&lt;0,05. Artinya Ha1 diterima dan Ho ditolak. Oleh karena itu, pola asuh berpengaruh positif dan signifikan terhadap hasil belajar siswa.</w:t>
      </w:r>
    </w:p>
    <w:p w14:paraId="1039691D" w14:textId="076695EA" w:rsidR="00187F09" w:rsidRPr="00F35A78" w:rsidRDefault="00187F09" w:rsidP="00F35A78">
      <w:pPr>
        <w:pStyle w:val="ListParagraph"/>
        <w:numPr>
          <w:ilvl w:val="0"/>
          <w:numId w:val="29"/>
        </w:numPr>
        <w:tabs>
          <w:tab w:val="left" w:pos="2385"/>
        </w:tabs>
        <w:spacing w:after="0" w:line="360" w:lineRule="auto"/>
        <w:rPr>
          <w:rFonts w:cs="Times New Roman"/>
        </w:rPr>
      </w:pPr>
      <w:r w:rsidRPr="00F35A78">
        <w:rPr>
          <w:rFonts w:cs="Times New Roman"/>
        </w:rPr>
        <w:t>Uji hipotesis tentang pengaruh kedekatan orang tua terhadap hasil belajar siswa</w:t>
      </w:r>
    </w:p>
    <w:p w14:paraId="5319AA31" w14:textId="05823E34" w:rsidR="00EC170E" w:rsidRPr="00F35A78" w:rsidRDefault="00187F09" w:rsidP="00F35A78">
      <w:pPr>
        <w:pStyle w:val="ListParagraph"/>
        <w:tabs>
          <w:tab w:val="left" w:pos="2385"/>
        </w:tabs>
        <w:spacing w:after="0" w:line="360" w:lineRule="auto"/>
        <w:rPr>
          <w:rFonts w:cs="Times New Roman"/>
        </w:rPr>
      </w:pPr>
      <w:r w:rsidRPr="00F35A78">
        <w:rPr>
          <w:rFonts w:cs="Times New Roman"/>
        </w:rPr>
        <w:t>Pengaruh keintiman orang tua diwakili oleh nilai thitung sebesar 5,090, dengan koefisien keintiman positif dan nilai signifikansi 0,001 &lt; 0,05. Artinya Ha2 diterima dan Ho ditolak. Oleh karena itu, keintiman orang tua berpengaruh positif dan signifikan terhadap hasil belajar siswa.</w:t>
      </w:r>
    </w:p>
    <w:p w14:paraId="1B43FA2F" w14:textId="77777777" w:rsidR="00F746E5" w:rsidRPr="00EC170E" w:rsidRDefault="00F746E5" w:rsidP="00EC170E">
      <w:pPr>
        <w:pStyle w:val="ListParagraph"/>
        <w:numPr>
          <w:ilvl w:val="0"/>
          <w:numId w:val="17"/>
        </w:numPr>
        <w:spacing w:after="0" w:line="360" w:lineRule="auto"/>
        <w:ind w:left="426"/>
        <w:rPr>
          <w:rFonts w:cs="Times New Roman"/>
          <w:b/>
        </w:rPr>
      </w:pPr>
      <w:r w:rsidRPr="00EC170E">
        <w:rPr>
          <w:rFonts w:cs="Times New Roman"/>
          <w:b/>
        </w:rPr>
        <w:t>Uji Simultan (F)</w:t>
      </w:r>
    </w:p>
    <w:p w14:paraId="0404006F" w14:textId="03DD8D22" w:rsidR="003B031F" w:rsidRDefault="00F35A78" w:rsidP="00F35A78">
      <w:pPr>
        <w:spacing w:after="0" w:line="360" w:lineRule="auto"/>
        <w:ind w:firstLine="426"/>
        <w:contextualSpacing/>
        <w:jc w:val="both"/>
        <w:rPr>
          <w:rFonts w:ascii="Times New Roman" w:eastAsia="Calibri" w:hAnsi="Times New Roman" w:cs="Times New Roman"/>
          <w:b/>
        </w:rPr>
      </w:pPr>
      <w:r w:rsidRPr="00F35A78">
        <w:rPr>
          <w:rFonts w:ascii="Times New Roman" w:eastAsia="Calibri" w:hAnsi="Times New Roman" w:cs="Times New Roman"/>
        </w:rPr>
        <w:t>Uji F dirancang untuk mengetahui pengaruh gabungan dari variabel bebas terhadap variabel terikat. Keputusan simultan yang berpengaruh signifikan terhadap variabel dapat dilihat pada tabel ANOVA. Ha diterima jika Fhitung &gt; Ftabel dan signifikansi &lt; 0,05.</w:t>
      </w:r>
    </w:p>
    <w:p w14:paraId="657C0E0B"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63339AC7"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4DC5BBE1"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35C57CAF"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744D0629"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49F242C3" w14:textId="77777777" w:rsidR="00F35A78" w:rsidRDefault="00F35A78" w:rsidP="003B031F">
      <w:pPr>
        <w:spacing w:after="0" w:line="360" w:lineRule="auto"/>
        <w:ind w:left="284" w:firstLine="709"/>
        <w:contextualSpacing/>
        <w:jc w:val="both"/>
        <w:rPr>
          <w:rFonts w:ascii="Times New Roman" w:eastAsia="Calibri" w:hAnsi="Times New Roman" w:cs="Times New Roman"/>
          <w:b/>
        </w:rPr>
      </w:pPr>
    </w:p>
    <w:p w14:paraId="7CEF08D7" w14:textId="77777777" w:rsidR="00F746E5" w:rsidRPr="003B031F" w:rsidRDefault="00A27D71" w:rsidP="003B031F">
      <w:pPr>
        <w:spacing w:after="0" w:line="360" w:lineRule="auto"/>
        <w:ind w:left="284" w:firstLine="709"/>
        <w:contextualSpacing/>
        <w:jc w:val="both"/>
        <w:rPr>
          <w:rFonts w:ascii="Times New Roman" w:eastAsia="Calibri" w:hAnsi="Times New Roman" w:cs="Times New Roman"/>
          <w:b/>
        </w:rPr>
      </w:pPr>
      <w:r w:rsidRPr="003B031F">
        <w:rPr>
          <w:rFonts w:ascii="Times New Roman" w:eastAsia="Calibri" w:hAnsi="Times New Roman" w:cs="Times New Roman"/>
          <w:b/>
        </w:rPr>
        <w:lastRenderedPageBreak/>
        <w:t>Hasil Uji Simultan (Uji F)</w:t>
      </w:r>
    </w:p>
    <w:p w14:paraId="3903CD1A" w14:textId="151C99EA" w:rsidR="00A27D71" w:rsidRPr="003B031F" w:rsidRDefault="00A27D71" w:rsidP="003B031F">
      <w:pPr>
        <w:spacing w:after="0" w:line="360" w:lineRule="auto"/>
        <w:ind w:left="284" w:firstLine="709"/>
        <w:contextualSpacing/>
        <w:jc w:val="both"/>
        <w:rPr>
          <w:rFonts w:ascii="Times New Roman" w:eastAsia="Calibri" w:hAnsi="Times New Roman" w:cs="Times New Roman"/>
        </w:rPr>
      </w:pPr>
      <w:r w:rsidRPr="003B031F">
        <w:rPr>
          <w:rFonts w:ascii="Times New Roman" w:eastAsia="Calibri" w:hAnsi="Times New Roman" w:cs="Times New Roman"/>
          <w:noProof/>
          <w:lang w:eastAsia="id-ID"/>
        </w:rPr>
        <w:drawing>
          <wp:inline distT="0" distB="0" distL="0" distR="0" wp14:anchorId="562D0937" wp14:editId="18C763B7">
            <wp:extent cx="4279900" cy="164020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9900" cy="1640205"/>
                    </a:xfrm>
                    <a:prstGeom prst="rect">
                      <a:avLst/>
                    </a:prstGeom>
                    <a:noFill/>
                  </pic:spPr>
                </pic:pic>
              </a:graphicData>
            </a:graphic>
          </wp:inline>
        </w:drawing>
      </w:r>
    </w:p>
    <w:p w14:paraId="34A42901" w14:textId="6285AB3A" w:rsidR="00EC170E" w:rsidRPr="003B031F" w:rsidRDefault="00F35A78" w:rsidP="00EC170E">
      <w:pPr>
        <w:spacing w:after="0" w:line="360" w:lineRule="auto"/>
        <w:ind w:left="426"/>
        <w:jc w:val="both"/>
        <w:rPr>
          <w:rFonts w:ascii="Times New Roman" w:hAnsi="Times New Roman" w:cs="Times New Roman"/>
        </w:rPr>
      </w:pPr>
      <w:r w:rsidRPr="00F35A78">
        <w:rPr>
          <w:rFonts w:ascii="Times New Roman" w:hAnsi="Times New Roman" w:cs="Times New Roman"/>
        </w:rPr>
        <w:t>Seperti terlihat dari tabel d</w:t>
      </w:r>
      <w:r>
        <w:rPr>
          <w:rFonts w:ascii="Times New Roman" w:hAnsi="Times New Roman" w:cs="Times New Roman"/>
        </w:rPr>
        <w:t xml:space="preserve">i atas, semua variabel </w:t>
      </w:r>
      <w:r w:rsidRPr="00F35A78">
        <w:rPr>
          <w:rFonts w:ascii="Times New Roman" w:hAnsi="Times New Roman" w:cs="Times New Roman"/>
        </w:rPr>
        <w:t xml:space="preserve"> yaitu pola asuh dan kedekatan orang tua berpengaruh signifikan terhadap hasil belajar. Hal ini ditunjukkan dari Fhitung 9,996 &gt; Ftabel 2,584 dengan nilai signifikansi (sig.) sebesar 0,000 &lt; 0,05. Oleh karena itu Ha3 diterima, sehingga dapat dikatakan bahwa pola asuh dan kedekatan orang tua secara bersamaan berpengaruh signifikan terhadap hasil belajar siswa.</w:t>
      </w:r>
    </w:p>
    <w:p w14:paraId="7215979A" w14:textId="77777777" w:rsidR="00A27D71" w:rsidRPr="00EC170E" w:rsidRDefault="00A27D71" w:rsidP="00EC170E">
      <w:pPr>
        <w:pStyle w:val="Heading3"/>
        <w:numPr>
          <w:ilvl w:val="0"/>
          <w:numId w:val="17"/>
        </w:numPr>
        <w:spacing w:line="360" w:lineRule="auto"/>
        <w:ind w:left="709"/>
        <w:jc w:val="left"/>
        <w:rPr>
          <w:b/>
          <w:i w:val="0"/>
          <w:sz w:val="22"/>
          <w:szCs w:val="22"/>
        </w:rPr>
      </w:pPr>
      <w:bookmarkStart w:id="1" w:name="_Toc106340622"/>
      <w:r w:rsidRPr="00EC170E">
        <w:rPr>
          <w:b/>
          <w:i w:val="0"/>
          <w:sz w:val="22"/>
          <w:szCs w:val="22"/>
        </w:rPr>
        <w:t>Koefesien Determinasi (R</w:t>
      </w:r>
      <w:r w:rsidRPr="00EC170E">
        <w:rPr>
          <w:b/>
          <w:i w:val="0"/>
          <w:sz w:val="22"/>
          <w:szCs w:val="22"/>
          <w:vertAlign w:val="superscript"/>
        </w:rPr>
        <w:t>2</w:t>
      </w:r>
      <w:r w:rsidRPr="00EC170E">
        <w:rPr>
          <w:b/>
          <w:i w:val="0"/>
          <w:sz w:val="22"/>
          <w:szCs w:val="22"/>
        </w:rPr>
        <w:t>)</w:t>
      </w:r>
      <w:bookmarkEnd w:id="1"/>
    </w:p>
    <w:p w14:paraId="179D20B1" w14:textId="4CABBA1A" w:rsidR="00B13D0A" w:rsidRDefault="00F35A78" w:rsidP="00EC170E">
      <w:pPr>
        <w:pStyle w:val="ListParagraph"/>
        <w:spacing w:after="0" w:line="360" w:lineRule="auto"/>
        <w:ind w:left="426" w:firstLine="709"/>
        <w:rPr>
          <w:rFonts w:cs="Times New Roman"/>
          <w:sz w:val="22"/>
        </w:rPr>
      </w:pPr>
      <w:bookmarkStart w:id="2" w:name="_Toc106340973"/>
      <w:r w:rsidRPr="00F35A78">
        <w:rPr>
          <w:rFonts w:cs="Times New Roman"/>
          <w:sz w:val="22"/>
        </w:rPr>
        <w:t>Koefisien determinasi (R2) dirancang untuk menentukan seberapa baik variabel independen menjelaskan variabel dependen. Pada regresi linier berganda menggunakan R-squared, disesuaikan atau ditulis R-squared disesuaikan karena disesuaikan dengan banyaknya variabel bebas yang digunakan dalam penelitian.</w:t>
      </w:r>
    </w:p>
    <w:p w14:paraId="730F5AF3" w14:textId="77777777" w:rsidR="00F35A78" w:rsidRDefault="00F35A78" w:rsidP="00EC170E">
      <w:pPr>
        <w:pStyle w:val="ListParagraph"/>
        <w:spacing w:after="0" w:line="360" w:lineRule="auto"/>
        <w:ind w:left="426" w:firstLine="709"/>
        <w:rPr>
          <w:rFonts w:cs="Times New Roman"/>
          <w:sz w:val="22"/>
        </w:rPr>
      </w:pPr>
    </w:p>
    <w:p w14:paraId="7DA8A127" w14:textId="17472768" w:rsidR="00A27D71" w:rsidRPr="003B031F" w:rsidRDefault="00A27D71" w:rsidP="00EC170E">
      <w:pPr>
        <w:spacing w:after="0" w:line="360" w:lineRule="auto"/>
        <w:ind w:firstLine="709"/>
        <w:rPr>
          <w:rFonts w:cs="Times New Roman"/>
        </w:rPr>
      </w:pPr>
      <w:r w:rsidRPr="003B031F">
        <w:rPr>
          <w:rFonts w:cs="Times New Roman"/>
          <w:b/>
        </w:rPr>
        <w:t>Hasil Uji Koefesien Determinasi (R</w:t>
      </w:r>
      <w:r w:rsidRPr="003B031F">
        <w:rPr>
          <w:rFonts w:cs="Times New Roman"/>
          <w:b/>
          <w:vertAlign w:val="superscript"/>
        </w:rPr>
        <w:t>2</w:t>
      </w:r>
      <w:r w:rsidRPr="003B031F">
        <w:rPr>
          <w:rFonts w:cs="Times New Roman"/>
          <w:b/>
        </w:rPr>
        <w:t>)</w:t>
      </w:r>
      <w:bookmarkEnd w:id="2"/>
    </w:p>
    <w:p w14:paraId="493B548C" w14:textId="77777777" w:rsidR="00A27D71" w:rsidRPr="003B031F" w:rsidRDefault="00A27D71" w:rsidP="003B031F">
      <w:pPr>
        <w:spacing w:after="0" w:line="360" w:lineRule="auto"/>
        <w:ind w:left="284" w:firstLine="709"/>
        <w:contextualSpacing/>
        <w:jc w:val="both"/>
        <w:rPr>
          <w:rFonts w:ascii="Times New Roman" w:eastAsia="Calibri" w:hAnsi="Times New Roman" w:cs="Times New Roman"/>
          <w:noProof/>
          <w:lang w:eastAsia="id-ID"/>
        </w:rPr>
      </w:pPr>
    </w:p>
    <w:p w14:paraId="0427509C" w14:textId="77777777" w:rsidR="00A27D71" w:rsidRPr="00F746E5" w:rsidRDefault="00A27D71" w:rsidP="003B031F">
      <w:pPr>
        <w:spacing w:after="0" w:line="360" w:lineRule="auto"/>
        <w:ind w:left="284" w:firstLine="709"/>
        <w:contextualSpacing/>
        <w:jc w:val="both"/>
        <w:rPr>
          <w:rFonts w:ascii="Times New Roman" w:eastAsia="Calibri" w:hAnsi="Times New Roman" w:cs="Times New Roman"/>
        </w:rPr>
      </w:pPr>
      <w:r w:rsidRPr="003B031F">
        <w:rPr>
          <w:rFonts w:ascii="Times New Roman" w:eastAsia="Calibri" w:hAnsi="Times New Roman" w:cs="Times New Roman"/>
          <w:noProof/>
          <w:lang w:eastAsia="id-ID"/>
        </w:rPr>
        <w:drawing>
          <wp:inline distT="0" distB="0" distL="0" distR="0" wp14:anchorId="34492A10" wp14:editId="75DF85B2">
            <wp:extent cx="5041900" cy="1042670"/>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1900" cy="1042670"/>
                    </a:xfrm>
                    <a:prstGeom prst="rect">
                      <a:avLst/>
                    </a:prstGeom>
                    <a:noFill/>
                  </pic:spPr>
                </pic:pic>
              </a:graphicData>
            </a:graphic>
          </wp:inline>
        </w:drawing>
      </w:r>
    </w:p>
    <w:p w14:paraId="63060D28" w14:textId="77777777" w:rsidR="00F35A78" w:rsidRDefault="00F35A78" w:rsidP="003B031F">
      <w:pPr>
        <w:spacing w:after="0" w:line="360" w:lineRule="auto"/>
        <w:ind w:left="284" w:firstLine="709"/>
        <w:contextualSpacing/>
        <w:jc w:val="both"/>
        <w:rPr>
          <w:rFonts w:ascii="Times New Roman" w:eastAsia="Calibri" w:hAnsi="Times New Roman" w:cs="Times New Roman"/>
        </w:rPr>
      </w:pPr>
      <w:r w:rsidRPr="00F35A78">
        <w:rPr>
          <w:rFonts w:ascii="Times New Roman" w:eastAsia="Calibri" w:hAnsi="Times New Roman" w:cs="Times New Roman"/>
        </w:rPr>
        <w:t xml:space="preserve">Berdasarkan tabel di atas, nilai adjusted R-squared adalah 0,974 atau 97,4%. Hal ini menunjukkan 97,4% efek parenting dan keintiman orangtua-anak. Sisanya 100% 97,4% = 2,3% dijelaskan oleh faktor lain yang tidak diteliti dalam penelitian ini. </w:t>
      </w:r>
    </w:p>
    <w:p w14:paraId="32B546B5" w14:textId="77777777" w:rsidR="00F35A78" w:rsidRDefault="00F35A78" w:rsidP="003B031F">
      <w:pPr>
        <w:spacing w:after="0" w:line="360" w:lineRule="auto"/>
        <w:ind w:left="284" w:firstLine="709"/>
        <w:contextualSpacing/>
        <w:jc w:val="both"/>
        <w:rPr>
          <w:rFonts w:ascii="Times New Roman" w:eastAsia="Calibri" w:hAnsi="Times New Roman" w:cs="Times New Roman"/>
        </w:rPr>
      </w:pPr>
      <w:r w:rsidRPr="00F35A78">
        <w:rPr>
          <w:rFonts w:ascii="Times New Roman" w:eastAsia="Calibri" w:hAnsi="Times New Roman" w:cs="Times New Roman"/>
        </w:rPr>
        <w:t>Berdasarkan hasil penelitian, ditemukan bahwa pola asuh orang tua memiliki pengaruh yang signifikan terhadap hasil belajar siswa. Hal ini dibuktikan dengan nilai t-hitung sebesar 6,307, dan nilai koefisien pola asuh ditunjukkan dengan angka positif dengan nilai signifikansi 0,005 &lt; 0,05. Artinya Ha1 diterima dan Ho ditolak. Oleh karena itu, pola asuh berpengaruh positif dan signifikan terhadap hasil</w:t>
      </w:r>
      <w:r>
        <w:rPr>
          <w:rFonts w:ascii="Times New Roman" w:eastAsia="Calibri" w:hAnsi="Times New Roman" w:cs="Times New Roman"/>
        </w:rPr>
        <w:t xml:space="preserve"> belajar siswa. M</w:t>
      </w:r>
      <w:r w:rsidRPr="00F35A78">
        <w:rPr>
          <w:rFonts w:ascii="Times New Roman" w:eastAsia="Calibri" w:hAnsi="Times New Roman" w:cs="Times New Roman"/>
          <w:lang w:val="en-US"/>
        </w:rPr>
        <w:t>aka</w:t>
      </w:r>
      <w:r w:rsidRPr="00F35A78">
        <w:rPr>
          <w:rFonts w:ascii="Times New Roman" w:eastAsia="Calibri" w:hAnsi="Times New Roman" w:cs="Times New Roman"/>
        </w:rPr>
        <w:t xml:space="preserve"> ketiga gaya pengasuhan tersebut berdampak pada hasil belajar siswa. </w:t>
      </w:r>
    </w:p>
    <w:p w14:paraId="4394F946" w14:textId="6F665F59" w:rsidR="00A27D71" w:rsidRPr="003B031F" w:rsidRDefault="00F35A78" w:rsidP="003B031F">
      <w:pPr>
        <w:spacing w:after="0" w:line="360" w:lineRule="auto"/>
        <w:ind w:left="284" w:firstLine="709"/>
        <w:contextualSpacing/>
        <w:jc w:val="both"/>
        <w:rPr>
          <w:rFonts w:ascii="Times New Roman" w:eastAsia="Calibri" w:hAnsi="Times New Roman" w:cs="Times New Roman"/>
        </w:rPr>
      </w:pPr>
      <w:r w:rsidRPr="00F35A78">
        <w:rPr>
          <w:rFonts w:ascii="Times New Roman" w:eastAsia="Calibri" w:hAnsi="Times New Roman" w:cs="Times New Roman"/>
        </w:rPr>
        <w:lastRenderedPageBreak/>
        <w:t>Dilihat dari data, model yang dominan adalah model pola asuh demokratis, dengan nilai tertinggi 13 siswa, nilai sedang 12 siswa, dan nilai rendah tidak ada. Hal ini membuktikan bahwa pola asuh terbaik bagi anak adalah pola asuh demokratis. Karena dalam penerapannya pola asuh ini selalu memberikan pengertian dan pengasuhan dengan cara yang lembut, menjaga keterbukaan pikiran antara anak dan orang tua, aturan selalu dibuat bersama, sehingga terjadi komunikasi yang baik.</w:t>
      </w:r>
      <w:r w:rsidR="00A27D71" w:rsidRPr="003B031F">
        <w:rPr>
          <w:rFonts w:ascii="Times New Roman" w:eastAsia="Calibri" w:hAnsi="Times New Roman" w:cs="Times New Roman"/>
        </w:rPr>
        <w:t>.</w:t>
      </w:r>
    </w:p>
    <w:p w14:paraId="452BC1DB" w14:textId="33A1B0DA" w:rsidR="00A27D71" w:rsidRPr="003B031F" w:rsidRDefault="00F35A78" w:rsidP="003B031F">
      <w:pPr>
        <w:spacing w:after="0" w:line="360" w:lineRule="auto"/>
        <w:ind w:left="284" w:firstLine="709"/>
        <w:contextualSpacing/>
        <w:jc w:val="both"/>
        <w:rPr>
          <w:rFonts w:ascii="Times New Roman" w:eastAsia="Calibri" w:hAnsi="Times New Roman" w:cs="Times New Roman"/>
        </w:rPr>
      </w:pPr>
      <w:r w:rsidRPr="00F35A78">
        <w:rPr>
          <w:rFonts w:ascii="Times New Roman" w:eastAsia="Calibri" w:hAnsi="Times New Roman" w:cs="Times New Roman"/>
        </w:rPr>
        <w:t>Temuan penelitian ini didukung oleh temuan</w:t>
      </w:r>
      <w:r w:rsidR="00A27D71" w:rsidRPr="003B031F">
        <w:rPr>
          <w:rFonts w:ascii="Times New Roman" w:eastAsia="Calibri" w:hAnsi="Times New Roman" w:cs="Times New Roman"/>
        </w:rPr>
        <w:t xml:space="preserve"> </w:t>
      </w:r>
      <w:r w:rsidR="00385F7D">
        <w:rPr>
          <w:rFonts w:ascii="Times New Roman" w:eastAsia="Calibri" w:hAnsi="Times New Roman" w:cs="Times New Roman"/>
        </w:rPr>
        <w:fldChar w:fldCharType="begin" w:fldLock="1"/>
      </w:r>
      <w:r w:rsidR="00385F7D">
        <w:rPr>
          <w:rFonts w:ascii="Times New Roman" w:eastAsia="Calibri" w:hAnsi="Times New Roman" w:cs="Times New Roman"/>
        </w:rPr>
        <w:instrText>ADDIN CSL_CITATION {"citationItems":[{"id":"ITEM-1","itemData":{"DOI":"10.33830/jp.v17i2.273.2016","ISSN":"1411-1942","abstract":"The aims of the study is to analyze the partial and simultaneous influence of parent role and parenting patterns on students learning achievement at Elementary Public School (Sekolah Dasar Negeri) in the District of West Bogor. A survey was conducted by distributing questionnaires to the respondents, complemented with interview for qualitative data. Student achievement is collected as part of the research data. The respondents are 100 parents from 50 schools throughout the district. The results of the study reveals that there is a positive and significant partial influence of parent role and parenting pattern on student learning achievement. Parent role and parenting pattern also have positive and significant simultaneous effect on student learning achievement. It can be concluded that efforts to improve student learning achievement should take into account parent role and parenting patterns.\r  \r Tujuan dari penelitian ini adalah untuk menganalisis pengaruh parsial dan simultan peran orangtua dan pola pengasuhan terhadap prestasi belajar siswa di Sekolah Dasar Negeri di Kabupaten Bogor Barat. Pengumpulan data dilakukan melalui survei dengan menyebarkan kuesioner kepada responden, dilengkapi dengan wawancara untuk data kualitatif. Prestasi siswa dikumpulkan sebagai bagian dari data penelitian. Responden penelitian adalah 100 orang tua dari 50 sekolah di seluruh kabupaten. Hasil penelitian menunjukkan bahwa terdapat pengaruh parsial yang positif dan signifikan peran orangtua dan pola pengasuhan terhadap prestasi belajar siswa. Peran orang tua dan pola pengasuhan secara simultan juga berpengaruh positif dan signifikan terhadap prestasi belajar siswa. Dengan demikian dapat disimpulkan bahwa upaya peningkatan prestasi belajar siswa harus memperhatikan peran orang tua dan pola pengasuhan siswa oleh orang tua di rumah.","author":[{"dropping-particle":"","family":"Ratna Ningrum","given":"Wulan","non-dropping-particle":"","parse-names":false,"suffix":""}],"container-title":"Jurnal Pendidikan","id":"ITEM-1","issue":"2","issued":{"date-parts":[["2018"]]},"page":"129-137","title":"Pengaruh Peranan Dan Pola Asuh Orang Tua Terhadap Hasil Belajar Siswa Sekolah Dasar Negeri (Sdn) Di Kecamatan Bogor Barat","type":"article-journal","volume":"17"},"uris":["http://www.mendeley.com/documents/?uuid=aeade371-e201-4134-8cea-4cfd18c4e9ed"]}],"mendeley":{"formattedCitation":"(Ratna Ningrum, 2018)","plainTextFormattedCitation":"(Ratna Ningrum, 2018)","previouslyFormattedCitation":"(Ratna Ningrum, 2018)"},"properties":{"noteIndex":0},"schema":"https://github.com/citation-style-language/schema/raw/master/csl-citation.json"}</w:instrText>
      </w:r>
      <w:r w:rsidR="00385F7D">
        <w:rPr>
          <w:rFonts w:ascii="Times New Roman" w:eastAsia="Calibri" w:hAnsi="Times New Roman" w:cs="Times New Roman"/>
        </w:rPr>
        <w:fldChar w:fldCharType="separate"/>
      </w:r>
      <w:r w:rsidR="00385F7D" w:rsidRPr="00385F7D">
        <w:rPr>
          <w:rFonts w:ascii="Times New Roman" w:eastAsia="Calibri" w:hAnsi="Times New Roman" w:cs="Times New Roman"/>
          <w:noProof/>
        </w:rPr>
        <w:t>(Ratna Ningrum, 2018)</w:t>
      </w:r>
      <w:r w:rsidR="00385F7D">
        <w:rPr>
          <w:rFonts w:ascii="Times New Roman" w:eastAsia="Calibri" w:hAnsi="Times New Roman" w:cs="Times New Roman"/>
        </w:rPr>
        <w:fldChar w:fldCharType="end"/>
      </w:r>
      <w:r w:rsidRPr="00F35A78">
        <w:t xml:space="preserve"> </w:t>
      </w:r>
      <w:r w:rsidRPr="00F35A78">
        <w:rPr>
          <w:rFonts w:ascii="Times New Roman" w:eastAsia="Calibri" w:hAnsi="Times New Roman" w:cs="Times New Roman"/>
        </w:rPr>
        <w:t>berjudul “Pengaruh Peran Pengasuhan dan Pola Pengasuhan Terhadap Hasil Belajar Siswa SD Negeri Di Kabupaten Bogor Barat”. Temuan menunjukkan bahwa peran orang tua dan gaya pengasuhan memiliki dampak parsial positif dan signifikan terhadap prestasi siswa. Peran orang tua dan pola asuh juga berpengaruh positif dan signifikan terhadap prestasi belajar siswa. Dari sini dapat disimpulkan bahwa upaya peningkatan prestasi belajar siswa harus menitikberatkan pada peran orang tua dan cara orang tua mendidik siswa di rumah</w:t>
      </w:r>
      <w:r w:rsidR="00A27D71" w:rsidRPr="003B031F">
        <w:rPr>
          <w:rFonts w:ascii="Times New Roman" w:eastAsia="Calibri" w:hAnsi="Times New Roman" w:cs="Times New Roman"/>
        </w:rPr>
        <w:t>.</w:t>
      </w:r>
    </w:p>
    <w:p w14:paraId="3E1A2D7B" w14:textId="77777777" w:rsidR="00F35A78" w:rsidRDefault="00F35A78" w:rsidP="003B031F">
      <w:pPr>
        <w:spacing w:after="0" w:line="360" w:lineRule="auto"/>
        <w:ind w:left="284" w:firstLine="709"/>
        <w:contextualSpacing/>
        <w:jc w:val="both"/>
        <w:rPr>
          <w:rFonts w:ascii="Times New Roman" w:eastAsia="Calibri" w:hAnsi="Times New Roman" w:cs="Times New Roman"/>
        </w:rPr>
      </w:pPr>
      <w:r w:rsidRPr="00F35A78">
        <w:rPr>
          <w:rFonts w:ascii="Times New Roman" w:eastAsia="Calibri" w:hAnsi="Times New Roman" w:cs="Times New Roman"/>
        </w:rPr>
        <w:t xml:space="preserve">Temuan penelitian ini didukung oleh temuan </w:t>
      </w:r>
      <w:r w:rsidR="00385F7D">
        <w:rPr>
          <w:rFonts w:ascii="Times New Roman" w:eastAsia="Calibri" w:hAnsi="Times New Roman" w:cs="Times New Roman"/>
        </w:rPr>
        <w:fldChar w:fldCharType="begin" w:fldLock="1"/>
      </w:r>
      <w:r w:rsidR="00385F7D">
        <w:rPr>
          <w:rFonts w:ascii="Times New Roman" w:eastAsia="Calibri" w:hAnsi="Times New Roman" w:cs="Times New Roman"/>
        </w:rPr>
        <w:instrText>ADDIN CSL_CITATION {"citationItems":[{"id":"ITEM-1","itemData":{"DOI":"10.26858/jkp.v5i2.20912","ISSN":"2597-4424","abstract":"This study aims to see the effect of authoritarian, permissive and democratic parenting partially on the learning outcomes of fourth grade students of SD Inpres Sero, Kabupaten Gowa and to see the effect of authoritarian parenting, permissiveness and democratization simultaneously on learning outcomes of fourth grade students of SD Inpres Sero, Kabupaten Gowa. The results showed that parenting contributed 11.6% to learning outcomes, permissive parenting contributed 20.5% to learning outcomes and democratic parenting contributed 16.1% to learning outcomes. Meanwhile, authoritarian, permissive and domocratic parenting patterns simultaneously affect student learning outcomes. The big influence is 19.6% and the rest are other variables not selected in this study","author":[{"dropping-particle":"","family":"Amir.P","given":"","non-dropping-particle":"","parse-names":false,"suffix":""}],"container-title":"JIKAP PGSD: Jurnal Ilmiah Ilmu Kependidikan","id":"ITEM-1","issue":"2","issued":{"date-parts":[["2021"]]},"page":"375","title":"Pengaruh Pola Asuh Orangtua Terhadap Hasil Belajar Siswa Kelas Iv Sekolah Dasar","type":"article-journal","volume":"5"},"uris":["http://www.mendeley.com/documents/?uuid=48fc6e99-c8a3-41fe-8e72-178ab13ea263"]}],"mendeley":{"formattedCitation":"(Amir.P, 2021)","plainTextFormattedCitation":"(Amir.P, 2021)","previouslyFormattedCitation":"(Amir.P, 2021)"},"properties":{"noteIndex":0},"schema":"https://github.com/citation-style-language/schema/raw/master/csl-citation.json"}</w:instrText>
      </w:r>
      <w:r w:rsidR="00385F7D">
        <w:rPr>
          <w:rFonts w:ascii="Times New Roman" w:eastAsia="Calibri" w:hAnsi="Times New Roman" w:cs="Times New Roman"/>
        </w:rPr>
        <w:fldChar w:fldCharType="separate"/>
      </w:r>
      <w:r w:rsidR="00385F7D" w:rsidRPr="00385F7D">
        <w:rPr>
          <w:rFonts w:ascii="Times New Roman" w:eastAsia="Calibri" w:hAnsi="Times New Roman" w:cs="Times New Roman"/>
          <w:noProof/>
        </w:rPr>
        <w:t>(Amir.P, 2021)</w:t>
      </w:r>
      <w:r w:rsidR="00385F7D">
        <w:rPr>
          <w:rFonts w:ascii="Times New Roman" w:eastAsia="Calibri" w:hAnsi="Times New Roman" w:cs="Times New Roman"/>
        </w:rPr>
        <w:fldChar w:fldCharType="end"/>
      </w:r>
      <w:r w:rsidRPr="00F35A78">
        <w:rPr>
          <w:rFonts w:ascii="Times New Roman" w:eastAsia="Calibri" w:hAnsi="Times New Roman" w:cs="Times New Roman"/>
        </w:rPr>
        <w:t xml:space="preserve"> Judul penelitian ini adalah “Pengaruh Pola Asuh Orang Tua Terhadap Hasil Belajar Siswa Kelas IV Sekolah Dasar”. Hasil penelitian menunjukkan bahwa tingkat kontribusi pola asuh orang tua terhadap hasil belajar sebesar 11,6%, tingkat kontribusi pola asuh toleransi terhadap hasil belajar sebesar 20,5%, dan tingkat kontribusi pola asuh demokratis terhadap hasil belajar sebesar 16,1%. Sedangkan pola asuh otoriter, laissez-faire, dan demokratis secara simultan mempengaruhi hasil belajar siswa, besarnya pengaruh tersebut adalah 19,6%, sisanya dipengaruhi oleh variabel lain yang tidak dipilih dalam penelitian ini.</w:t>
      </w:r>
    </w:p>
    <w:p w14:paraId="5B46613F" w14:textId="401C61BB" w:rsidR="00A27D71" w:rsidRPr="003B031F" w:rsidRDefault="008D7205" w:rsidP="003B031F">
      <w:pPr>
        <w:spacing w:after="0" w:line="360" w:lineRule="auto"/>
        <w:ind w:left="284" w:firstLine="709"/>
        <w:contextualSpacing/>
        <w:jc w:val="both"/>
        <w:rPr>
          <w:rFonts w:ascii="Times New Roman" w:eastAsia="Calibri" w:hAnsi="Times New Roman" w:cs="Times New Roman"/>
        </w:rPr>
      </w:pPr>
      <w:r w:rsidRPr="008D7205">
        <w:rPr>
          <w:rFonts w:ascii="Times New Roman" w:eastAsia="Calibri" w:hAnsi="Times New Roman" w:cs="Times New Roman"/>
        </w:rPr>
        <w:t>Serupa dengan dua penelitian tersebut di atas, penelitian ini juga dilakukan oleh</w:t>
      </w:r>
      <w:r w:rsidR="00385F7D">
        <w:rPr>
          <w:rFonts w:ascii="Times New Roman" w:eastAsia="Calibri" w:hAnsi="Times New Roman" w:cs="Times New Roman"/>
        </w:rPr>
        <w:fldChar w:fldCharType="begin" w:fldLock="1"/>
      </w:r>
      <w:r w:rsidR="000D2CAA">
        <w:rPr>
          <w:rFonts w:ascii="Times New Roman" w:eastAsia="Calibri" w:hAnsi="Times New Roman" w:cs="Times New Roman"/>
        </w:rPr>
        <w:instrText>ADDIN CSL_CITATION {"citationItems":[{"id":"ITEM-1","itemData":{"ISSN":"25285564","abstract":"Penelitian ini bertujuan untuk mengetahui bagaimana pola asuh yang diterapkan oleh orang tua terhadap motivasi belajar siswa kelas IV SD Negeri 01 Wonogiri Kabupaten Pemalang tahun pelajaran 2018/2019. Jenis penelitian ini adalah kualitatif. Sampel dalam penelitian ini adalah 6 siswa kelas IV. Metode pengumpulan data yang digunakan yaitu observasi, wawancara dan dokumen. Teknik analisis data yang digunakan adalah analisis deskriptif. Hasil penelitian menunjukkan bahwa terdapat pola asuh berbeda-beda yang diterapkan orang tua. Pola asuh demokratis lebih banyak diterapkan oleh orang tua, menyusul pola asuh otoriter dan permisif. 4 orang tua dengan pola asuh demokratis, 1 orang tua dengan pola asuh otoriter dan 1 orang tua dengan pola asuh permisif. Siswa dengan pola asuh otoriter dan demokratis mempuyai motivasi belajar yang baik dan cukup. Sedangkan siswa dengan pola asuh permisif mempunyai motivasi yang kurang. Berdasarkan penelitian, dapat disimpulkan bahwa pola asuh dan peran serta orang tua berpengaruh terhadap motivasi belajar siswa.","author":[{"dropping-particle":"","family":"Karmila","given":"","non-dropping-particle":"","parse-names":false,"suffix":""}],"container-title":"Prosiding Seminar dan Diskusi Nasional Pendidikan Dasar","id":"ITEM-1","issue":"2","issued":{"date-parts":[["2018"]]},"page":"249","title":"Pengaruh Pola Asuh Orang Tua terhadap Prestasi Belajar dan Karakter Siswa di Sekolah Dasar","type":"article-journal","volume":"2"},"uris":["http://www.mendeley.com/documents/?uuid=37419103-8771-4e24-ae29-ecead748b7b3"]}],"mendeley":{"formattedCitation":"(Karmila, 2018)","plainTextFormattedCitation":"(Karmila, 2018)","previouslyFormattedCitation":"(Karmila, 2018)"},"properties":{"noteIndex":0},"schema":"https://github.com/citation-style-language/schema/raw/master/csl-citation.json"}</w:instrText>
      </w:r>
      <w:r w:rsidR="00385F7D">
        <w:rPr>
          <w:rFonts w:ascii="Times New Roman" w:eastAsia="Calibri" w:hAnsi="Times New Roman" w:cs="Times New Roman"/>
        </w:rPr>
        <w:fldChar w:fldCharType="separate"/>
      </w:r>
      <w:r w:rsidR="00385F7D" w:rsidRPr="00385F7D">
        <w:rPr>
          <w:rFonts w:ascii="Times New Roman" w:eastAsia="Calibri" w:hAnsi="Times New Roman" w:cs="Times New Roman"/>
          <w:noProof/>
        </w:rPr>
        <w:t>(Karmila, 2018)</w:t>
      </w:r>
      <w:r w:rsidR="00385F7D">
        <w:rPr>
          <w:rFonts w:ascii="Times New Roman" w:eastAsia="Calibri" w:hAnsi="Times New Roman" w:cs="Times New Roman"/>
        </w:rPr>
        <w:fldChar w:fldCharType="end"/>
      </w:r>
      <w:r w:rsidR="00F35A78" w:rsidRPr="00F35A78">
        <w:rPr>
          <w:rFonts w:ascii="Times New Roman" w:eastAsia="Calibri" w:hAnsi="Times New Roman" w:cs="Times New Roman"/>
        </w:rPr>
        <w:t xml:space="preserve"> dengan judul “Pengaruh Gaya Pengasuhan Terhadap Prestasi Akademik dan Kepribadian Siswa Sekolah Dasar”. Temuan menunjukkan bahwa pola asuh memiliki dampak yang signifikan terhadap prestasi siswa dan karakter siswa. Pola asuh otoriter pola asuh memungkinkan siswa berprestasi sangat baik secara akademis, namun siswa memiliki karakter tidak jujur ​​dan takut dimarahi oleh orang tuanya. Anak-anak termotivasi untuk belajar karena mereka takut. Mengadopsi metode pengasuhan demokratis, orang tua memperhatikan dan menghormati kebebasan anak yang tidak mutlak, dan pemahaman dan bimbingan antara anak dan orang tua memungkinkan siswa memiliki motivasi belajar, hasil belajar dan karakter jujur.</w:t>
      </w:r>
      <w:r w:rsidR="00A27D71" w:rsidRPr="003B031F">
        <w:rPr>
          <w:rFonts w:ascii="Times New Roman" w:eastAsia="Calibri" w:hAnsi="Times New Roman" w:cs="Times New Roman"/>
        </w:rPr>
        <w:t>.</w:t>
      </w:r>
    </w:p>
    <w:p w14:paraId="24CE998C" w14:textId="77777777" w:rsidR="008D7205" w:rsidRDefault="008D7205" w:rsidP="003B031F">
      <w:pPr>
        <w:spacing w:after="0" w:line="360" w:lineRule="auto"/>
        <w:ind w:left="284" w:firstLine="709"/>
        <w:contextualSpacing/>
        <w:jc w:val="both"/>
        <w:rPr>
          <w:rFonts w:ascii="Times New Roman" w:eastAsia="Calibri" w:hAnsi="Times New Roman" w:cs="Times New Roman"/>
        </w:rPr>
      </w:pPr>
      <w:r w:rsidRPr="008D7205">
        <w:rPr>
          <w:rFonts w:ascii="Times New Roman" w:eastAsia="Calibri" w:hAnsi="Times New Roman" w:cs="Times New Roman"/>
        </w:rPr>
        <w:t xml:space="preserve">Diantara variabel kedekatan orang tua-siswa, diketahui bahwa kedekatan orang tua berpengaruh terhadap hasil belajar siswa. Hal ini ditunjukkan dengan nilai thitung sebesar 5,009, dan koefisien keintiman orang tua ditunjukkan dengan angka positif dengan nilai signifikansi 0,001 &lt; 0,05. Artinya Ha2 diterima dan Ho ditolak. Oleh karena itu, keintiman orang tua berpengaruh positif dan signifikan terhadap hasil belajar siswa. Berdasarkan hasil analisis data sebelumnya, variabel kedekatan orang tua menunjukkan bahwa responden orang tua siswa SDN 2 Raksa Budi mendominasi kedekatan dengan aman, dengan jumlah skor angket kedekatan aman untuk orang tua </w:t>
      </w:r>
      <w:r w:rsidRPr="008D7205">
        <w:rPr>
          <w:rFonts w:ascii="Times New Roman" w:eastAsia="Calibri" w:hAnsi="Times New Roman" w:cs="Times New Roman"/>
        </w:rPr>
        <w:lastRenderedPageBreak/>
        <w:t>bekerja sebanyak 413 dari 900 atau 45. . Total 0,8% teratas dan total Kuesioner Keintiman Keselamatan orang tua yang tidak bekerja adalah skor tertinggi 900 atau 304 dari 33,8% teratas. Dapat dikatakan bahwa orang tua dan siswa memiliki rasa keintiman yang aman. Anak-anak di lingkungan yang aman menggunakan orang tua mereka sebagai basis yang aman untuk menjelajahi lingkungan baru. Masuknya orang asing menghalangi eksplorasi anak, menyebabkan anak bergerak sedikit lebih dekat ke orang tua. Anak menjadi cemas tentang kepergian orang tua dan mencoba untuk mendapatkan kembali orang tua dengan menangis atau mencari perilaku. Ketika orang tua kembali, anak-anak harus mencoba untuk kembali terlibat dalam interaksi. Jika dia merasa cemas, dia mungkin juga ingin dipeluk dan dihibur.</w:t>
      </w:r>
    </w:p>
    <w:p w14:paraId="7BBE60A2" w14:textId="31C33E64" w:rsidR="008D7205" w:rsidRDefault="008D7205" w:rsidP="00471596">
      <w:pPr>
        <w:spacing w:after="0" w:line="360" w:lineRule="auto"/>
        <w:ind w:left="284" w:firstLine="709"/>
        <w:contextualSpacing/>
        <w:jc w:val="both"/>
        <w:rPr>
          <w:rFonts w:ascii="Times New Roman" w:eastAsia="Calibri" w:hAnsi="Times New Roman" w:cs="Times New Roman"/>
        </w:rPr>
      </w:pPr>
      <w:r w:rsidRPr="008D7205">
        <w:rPr>
          <w:rFonts w:ascii="Times New Roman" w:eastAsia="Calibri" w:hAnsi="Times New Roman" w:cs="Times New Roman"/>
        </w:rPr>
        <w:t>Temuan penelitian i</w:t>
      </w:r>
      <w:r>
        <w:rPr>
          <w:rFonts w:ascii="Times New Roman" w:eastAsia="Calibri" w:hAnsi="Times New Roman" w:cs="Times New Roman"/>
        </w:rPr>
        <w:t xml:space="preserve">ni didukung oleh temuan dari </w:t>
      </w:r>
      <w:r w:rsidR="00A27D71" w:rsidRPr="003B031F">
        <w:rPr>
          <w:rFonts w:ascii="Times New Roman" w:eastAsia="Calibri" w:hAnsi="Times New Roman" w:cs="Times New Roman"/>
        </w:rPr>
        <w:t xml:space="preserve"> </w:t>
      </w:r>
      <w:r w:rsidR="000D2CAA">
        <w:rPr>
          <w:rFonts w:ascii="Times New Roman" w:eastAsia="Calibri" w:hAnsi="Times New Roman" w:cs="Times New Roman"/>
        </w:rPr>
        <w:fldChar w:fldCharType="begin" w:fldLock="1"/>
      </w:r>
      <w:r w:rsidR="00471596">
        <w:rPr>
          <w:rFonts w:ascii="Times New Roman" w:eastAsia="Calibri" w:hAnsi="Times New Roman" w:cs="Times New Roman"/>
        </w:rPr>
        <w:instrText>ADDIN CSL_CITATION {"citationItems":[{"id":"ITEM-1","itemData":{"author":[{"dropping-particle":"","family":"Eva Syifa Fauziah","given":"","non-dropping-particle":"","parse-names":false,"suffix":""}],"id":"ITEM-1","issued":{"date-parts":[["2018"]]},"title":"Hubungan Kelekatan Guru dan Orang Tua dengan Kemandirian Belajar Siswa di Kelas I MI Far’ul Hidayah Sawangan Baruk Kota Depok","type":"article-journal"},"uris":["http://www.mendeley.com/documents/?uuid=004cfff5-1a8e-4b50-a42c-7d1c6393b4e0"]}],"mendeley":{"formattedCitation":"(Eva Syifa Fauziah, 2018)","plainTextFormattedCitation":"(Eva Syifa Fauziah, 2018)","previouslyFormattedCitation":"(Eva Syifa Fauziah, 2018)"},"properties":{"noteIndex":0},"schema":"https://github.com/citation-style-language/schema/raw/master/csl-citation.json"}</w:instrText>
      </w:r>
      <w:r w:rsidR="000D2CAA">
        <w:rPr>
          <w:rFonts w:ascii="Times New Roman" w:eastAsia="Calibri" w:hAnsi="Times New Roman" w:cs="Times New Roman"/>
        </w:rPr>
        <w:fldChar w:fldCharType="separate"/>
      </w:r>
      <w:r w:rsidR="000D2CAA" w:rsidRPr="000D2CAA">
        <w:rPr>
          <w:rFonts w:ascii="Times New Roman" w:eastAsia="Calibri" w:hAnsi="Times New Roman" w:cs="Times New Roman"/>
          <w:noProof/>
        </w:rPr>
        <w:t>(Eva Syifa Fauziah, 2018)</w:t>
      </w:r>
      <w:r w:rsidR="000D2CAA">
        <w:rPr>
          <w:rFonts w:ascii="Times New Roman" w:eastAsia="Calibri" w:hAnsi="Times New Roman" w:cs="Times New Roman"/>
        </w:rPr>
        <w:fldChar w:fldCharType="end"/>
      </w:r>
      <w:r>
        <w:rPr>
          <w:rFonts w:ascii="Times New Roman" w:eastAsia="Calibri" w:hAnsi="Times New Roman" w:cs="Times New Roman"/>
          <w:lang w:val="de-AT"/>
        </w:rPr>
        <w:t xml:space="preserve"> </w:t>
      </w:r>
      <w:r w:rsidR="00A27D71" w:rsidRPr="003B031F">
        <w:rPr>
          <w:rFonts w:ascii="Times New Roman" w:eastAsia="Calibri" w:hAnsi="Times New Roman" w:cs="Times New Roman"/>
        </w:rPr>
        <w:t xml:space="preserve">dalam penelitian yang berjudul </w:t>
      </w:r>
      <w:r w:rsidRPr="008D7205">
        <w:rPr>
          <w:rFonts w:ascii="Times New Roman" w:eastAsia="Calibri" w:hAnsi="Times New Roman" w:cs="Times New Roman"/>
        </w:rPr>
        <w:t>berjudul “Hubungan Guru dan Orang Tua dengan Kemandirian Siswa di MI Far’u Level 1; Siddhartha Depok, Sawangan Baru. di I MI Far'ul Hidayah Sawangan Baru Kota Depok, terdapat hubungan positif antara kedekatan guru dan orang tua dengan kemandirian siswa Berdasarkan koefisien korelasi menggunakan tabel model ringkasan, kedekatan guru (X1) dan kekuatan hubungan (R) nilai variabel kedekatan orang tua (X2) dengan kemandirian siswa (Y) sebesar 0,981 (98,1%), hal ini menunjukkan bahwa variabel kedekatan guru (X1) dan kedekatan orang tua (X2) berhubungan dengan kemandirian siswa ( Hubungan antara Y) sangat kuat karena berada pada kisaran 0,80 - 1,00 dan arah hubungan antara kedekatan guru (X1) dan kedekatan orang tua (X2) dengan kemandirian siswa (Y) adalah positif, artinya jika variabel kedekatan guru (X1) dan kedekatan orang tua (X2) meningkat, demikian pula kemandirian siswa (Y).</w:t>
      </w:r>
    </w:p>
    <w:p w14:paraId="46F68FD7" w14:textId="31911E11" w:rsidR="000D2CAA" w:rsidRDefault="00471596" w:rsidP="003B031F">
      <w:pPr>
        <w:spacing w:after="0" w:line="360" w:lineRule="auto"/>
        <w:ind w:left="284" w:firstLine="709"/>
        <w:contextualSpacing/>
        <w:jc w:val="both"/>
        <w:rPr>
          <w:rFonts w:ascii="Times New Roman" w:eastAsia="Calibri" w:hAnsi="Times New Roman" w:cs="Times New Roman"/>
        </w:rPr>
      </w:pPr>
      <w:r w:rsidRPr="00471596">
        <w:rPr>
          <w:rFonts w:ascii="Times New Roman" w:eastAsia="Calibri" w:hAnsi="Times New Roman" w:cs="Times New Roman"/>
        </w:rPr>
        <w:t>Penelitian lain dila</w:t>
      </w:r>
      <w:r>
        <w:rPr>
          <w:rFonts w:ascii="Times New Roman" w:eastAsia="Calibri" w:hAnsi="Times New Roman" w:cs="Times New Roman"/>
        </w:rPr>
        <w:t xml:space="preserve">kukan oleh </w:t>
      </w:r>
      <w:r>
        <w:rPr>
          <w:rFonts w:ascii="Times New Roman" w:eastAsia="Calibri" w:hAnsi="Times New Roman" w:cs="Times New Roman"/>
        </w:rPr>
        <w:fldChar w:fldCharType="begin" w:fldLock="1"/>
      </w:r>
      <w:r w:rsidR="00FA543C">
        <w:rPr>
          <w:rFonts w:ascii="Times New Roman" w:eastAsia="Calibri" w:hAnsi="Times New Roman" w:cs="Times New Roman"/>
        </w:rPr>
        <w:instrText>ADDIN CSL_CITATION {"citationItems":[{"id":"ITEM-1","itemData":{"author":[{"dropping-particle":"","family":"Nurhayati","given":"H.","non-dropping-particle":"","parse-names":false,"suffix":""}],"container-title":"Pendidikan Guru PAUD S-1, 4(9).","id":"ITEM-1","issued":{"date-parts":[["2015"]]},"title":"Hubungan kelekatan aman (secure attachment) anak pada orangtua dengan kemandirian anak kelompok B TK PKK 37 Dodogan Jatimulyo Dlingo Bantul.","type":"article-journal"},"uris":["http://www.mendeley.com/documents/?uuid=b6544493-653d-498d-ba54-4f437cdbb1e3"]}],"mendeley":{"formattedCitation":"(H. Nurhayati, 2015)","plainTextFormattedCitation":"(H. Nurhayati, 2015)","previouslyFormattedCitation":"(H. Nurhayati, 2015)"},"properties":{"noteIndex":0},"schema":"https://github.com/citation-style-language/schema/raw/master/csl-citation.json"}</w:instrText>
      </w:r>
      <w:r>
        <w:rPr>
          <w:rFonts w:ascii="Times New Roman" w:eastAsia="Calibri" w:hAnsi="Times New Roman" w:cs="Times New Roman"/>
        </w:rPr>
        <w:fldChar w:fldCharType="separate"/>
      </w:r>
      <w:r w:rsidRPr="00471596">
        <w:rPr>
          <w:rFonts w:ascii="Times New Roman" w:eastAsia="Calibri" w:hAnsi="Times New Roman" w:cs="Times New Roman"/>
          <w:noProof/>
        </w:rPr>
        <w:t>(H. Nurhayati, 2015)</w:t>
      </w:r>
      <w:r>
        <w:rPr>
          <w:rFonts w:ascii="Times New Roman" w:eastAsia="Calibri" w:hAnsi="Times New Roman" w:cs="Times New Roman"/>
        </w:rPr>
        <w:fldChar w:fldCharType="end"/>
      </w:r>
      <w:r w:rsidRPr="00471596">
        <w:rPr>
          <w:rFonts w:ascii="Times New Roman" w:eastAsia="Calibri" w:hAnsi="Times New Roman" w:cs="Times New Roman"/>
        </w:rPr>
        <w:t xml:space="preserve"> dalam </w:t>
      </w:r>
      <w:r w:rsidR="008D7205" w:rsidRPr="008D7205">
        <w:rPr>
          <w:rFonts w:ascii="Times New Roman" w:eastAsia="Calibri" w:hAnsi="Times New Roman" w:cs="Times New Roman"/>
        </w:rPr>
        <w:t>penelitiannya yang berjudul “Kedekatan Aman Anak dan Orang Tua Mandiri Anak di Kelompok B TK PKK 37 Dodogab Jatimulyo Dlingo Bantul”. Berdasarkan hasil penelitian dan pembahasan dapat disimpulkan bahwa pada Kelompok B TK PKK 37 Dodogan Jatimulyo Dlingo Bantul terdapat hubu</w:t>
      </w:r>
      <w:r w:rsidR="008D7205">
        <w:rPr>
          <w:rFonts w:ascii="Times New Roman" w:eastAsia="Calibri" w:hAnsi="Times New Roman" w:cs="Times New Roman"/>
        </w:rPr>
        <w:t xml:space="preserve">ngan positif antara kedekatan secure </w:t>
      </w:r>
      <w:r w:rsidR="008D7205" w:rsidRPr="008D7205">
        <w:rPr>
          <w:rFonts w:ascii="Times New Roman" w:eastAsia="Calibri" w:hAnsi="Times New Roman" w:cs="Times New Roman"/>
        </w:rPr>
        <w:t xml:space="preserve"> anak dengan orang tua dengan kemandirian anak, dengan rata-rata tingkat sec</w:t>
      </w:r>
      <w:r w:rsidR="008D7205">
        <w:rPr>
          <w:rFonts w:ascii="Times New Roman" w:eastAsia="Calibri" w:hAnsi="Times New Roman" w:cs="Times New Roman"/>
        </w:rPr>
        <w:t xml:space="preserve">ure yang lebih tinggi. </w:t>
      </w:r>
    </w:p>
    <w:p w14:paraId="273B4413" w14:textId="77777777" w:rsidR="008D7205" w:rsidRPr="003B031F" w:rsidRDefault="008D7205" w:rsidP="003B031F">
      <w:pPr>
        <w:spacing w:after="0" w:line="360" w:lineRule="auto"/>
        <w:ind w:left="284" w:firstLine="709"/>
        <w:contextualSpacing/>
        <w:jc w:val="both"/>
        <w:rPr>
          <w:rFonts w:ascii="Times New Roman" w:eastAsia="Calibri" w:hAnsi="Times New Roman" w:cs="Times New Roman"/>
        </w:rPr>
      </w:pPr>
    </w:p>
    <w:p w14:paraId="077CADED" w14:textId="77777777" w:rsidR="00000C2B" w:rsidRPr="003B031F" w:rsidRDefault="00B22251" w:rsidP="00B13D0A">
      <w:pPr>
        <w:spacing w:after="0" w:line="360" w:lineRule="auto"/>
        <w:ind w:left="284" w:hanging="142"/>
        <w:jc w:val="both"/>
        <w:rPr>
          <w:rFonts w:ascii="Times New Roman" w:hAnsi="Times New Roman" w:cs="Times New Roman"/>
          <w:b/>
          <w:color w:val="000000" w:themeColor="text1"/>
        </w:rPr>
      </w:pPr>
      <w:r w:rsidRPr="003B031F">
        <w:rPr>
          <w:rFonts w:ascii="Times New Roman" w:hAnsi="Times New Roman" w:cs="Times New Roman"/>
          <w:b/>
          <w:color w:val="000000" w:themeColor="text1"/>
        </w:rPr>
        <w:t>KESIMPULAN</w:t>
      </w:r>
    </w:p>
    <w:p w14:paraId="55290449" w14:textId="77777777" w:rsidR="00A27D71" w:rsidRPr="00F072E5" w:rsidRDefault="00A27D71" w:rsidP="00B13D0A">
      <w:pPr>
        <w:spacing w:after="0" w:line="360" w:lineRule="auto"/>
        <w:ind w:left="284"/>
        <w:jc w:val="both"/>
        <w:rPr>
          <w:rFonts w:ascii="Times New Roman" w:eastAsia="Calibri" w:hAnsi="Times New Roman" w:cs="Times New Roman"/>
        </w:rPr>
      </w:pPr>
      <w:r w:rsidRPr="00F072E5">
        <w:rPr>
          <w:rFonts w:ascii="Times New Roman" w:eastAsia="Calibri" w:hAnsi="Times New Roman" w:cs="Times New Roman"/>
        </w:rPr>
        <w:t>Dari paparan permasalahan dalam penelitian ini maka, peneliti dapat menyimpulkan sebagai berikut :</w:t>
      </w:r>
    </w:p>
    <w:p w14:paraId="21963E49" w14:textId="77777777" w:rsidR="00A27D71" w:rsidRPr="00F072E5" w:rsidRDefault="00A27D71" w:rsidP="00B13D0A">
      <w:pPr>
        <w:pStyle w:val="ListParagraph"/>
        <w:numPr>
          <w:ilvl w:val="0"/>
          <w:numId w:val="24"/>
        </w:numPr>
        <w:spacing w:after="0" w:line="360" w:lineRule="auto"/>
        <w:rPr>
          <w:rFonts w:cs="Times New Roman"/>
          <w:sz w:val="22"/>
        </w:rPr>
      </w:pPr>
      <w:r w:rsidRPr="00F072E5">
        <w:rPr>
          <w:rFonts w:cs="Times New Roman"/>
          <w:sz w:val="22"/>
        </w:rPr>
        <w:t>Jenis pola asuh orang tua yaitu demokratis, permisif, dan otoriter. Pola asuh yang paling dominan di SDN 2 Raksa Budi baik dari orang tua yang bekerja maupun orang tua yang tidak bekerja adalah pola asuh demokratis. Dimana pola asuh demokratis adalah orang tua senantiasa memberikan arahan, bimbingan dan kontrol pada anak sehingga menghasilkan hasil belajar yang baik. Pernyatan tersebut dikuatkan dengan hasil penelitian dimana hasil belajar siswa kelas IV SDN 2 Raksa Budi tidak ada siswa yang memiliki nilai rendah.</w:t>
      </w:r>
    </w:p>
    <w:p w14:paraId="1BE0413A" w14:textId="77777777" w:rsidR="00A27D71" w:rsidRPr="00F072E5" w:rsidRDefault="00A27D71" w:rsidP="00B13D0A">
      <w:pPr>
        <w:pStyle w:val="ListParagraph"/>
        <w:numPr>
          <w:ilvl w:val="0"/>
          <w:numId w:val="24"/>
        </w:numPr>
        <w:spacing w:after="0" w:line="360" w:lineRule="auto"/>
        <w:rPr>
          <w:rFonts w:cs="Times New Roman"/>
          <w:sz w:val="22"/>
        </w:rPr>
      </w:pPr>
      <w:r w:rsidRPr="00F072E5">
        <w:rPr>
          <w:rFonts w:cs="Times New Roman"/>
          <w:sz w:val="22"/>
        </w:rPr>
        <w:lastRenderedPageBreak/>
        <w:t>Jenis kedekatan orang tua dengan siswa yaitu kedekatan aman, kedekatan menghindar dan kedekatan melawan. Kedekatan yang ada pada orang tua dan siswa di SDN 2 Raksa Budi baik orang tua yang bekerja maupun orang tua yang tidak bekerja adalah model kedekatan aman. kedekatan aman (</w:t>
      </w:r>
      <w:r w:rsidRPr="00F072E5">
        <w:rPr>
          <w:rFonts w:cs="Times New Roman"/>
          <w:i/>
          <w:sz w:val="22"/>
        </w:rPr>
        <w:t>secure</w:t>
      </w:r>
      <w:r w:rsidRPr="00F072E5">
        <w:rPr>
          <w:rFonts w:cs="Times New Roman"/>
          <w:sz w:val="22"/>
        </w:rPr>
        <w:t xml:space="preserve"> kedekatan) menggunakan orang tua mereka sebagai basis aman untuk menjelajah lingkungan baru.</w:t>
      </w:r>
    </w:p>
    <w:p w14:paraId="05330539" w14:textId="772DE77C" w:rsidR="00A27D71" w:rsidRPr="00F072E5" w:rsidRDefault="00A27D71" w:rsidP="00B13D0A">
      <w:pPr>
        <w:pStyle w:val="ListParagraph"/>
        <w:numPr>
          <w:ilvl w:val="0"/>
          <w:numId w:val="24"/>
        </w:numPr>
        <w:spacing w:after="0" w:line="360" w:lineRule="auto"/>
        <w:rPr>
          <w:rFonts w:cs="Times New Roman"/>
          <w:sz w:val="22"/>
        </w:rPr>
      </w:pPr>
      <w:r w:rsidRPr="00F072E5">
        <w:rPr>
          <w:rFonts w:cs="Times New Roman"/>
          <w:sz w:val="22"/>
        </w:rPr>
        <w:t>Pada hasil belajar siswa, peneliti menggunakan nilai raport siswa kelas IV SDN 2 Raksa Budi untuk melihat pencapaian belajar siswa pada mata pelajaran IPS. Berdasarkan data tersebut, diketahui tidak ada siswa yang memiliki nilai rendah, siswa yang memiliki nilai tinggi sebanyak 13 siswa dan siswa yang memiliki nilai sedang 12 siswa. Rata-rata nilai siswa dari kelas IV SD Negeri 2 Raksa Budi adalah 78,64.</w:t>
      </w:r>
      <w:r w:rsidR="00EC170E" w:rsidRPr="00F072E5">
        <w:rPr>
          <w:rFonts w:cs="Times New Roman"/>
          <w:sz w:val="22"/>
        </w:rPr>
        <w:t xml:space="preserve"> asuh orang tua dan kedekatan orang tua memiliki pengaruh terhadap hasil belajar siswa Kelas IV SDN 2 Raksa Budi.</w:t>
      </w:r>
    </w:p>
    <w:p w14:paraId="11F36471" w14:textId="4FDC8C08" w:rsidR="00000C2B" w:rsidRPr="00F072E5" w:rsidRDefault="00A27D71" w:rsidP="00B13D0A">
      <w:pPr>
        <w:pStyle w:val="ListParagraph"/>
        <w:numPr>
          <w:ilvl w:val="0"/>
          <w:numId w:val="24"/>
        </w:numPr>
        <w:spacing w:after="0" w:line="360" w:lineRule="auto"/>
        <w:rPr>
          <w:rFonts w:cs="Times New Roman"/>
          <w:sz w:val="22"/>
        </w:rPr>
      </w:pPr>
      <w:r w:rsidRPr="00F072E5">
        <w:rPr>
          <w:rFonts w:cs="Times New Roman"/>
          <w:sz w:val="22"/>
        </w:rPr>
        <w:t>Berdasarkan hasil uji hipotesis melalui uji T dan Uji F diketahui bahwa pola Pada penelitian ini dapat dibuktikan bahwa orang tua yang bekerja maupun orang tua yang tidak bekerja masih bisa mendukung anak-anak dalam proses pembelajaran mereka dengan tetap memperhatikan anak-anaknya. Hal ini dibuktikan dengan nilai IPS kelas IV Siswa di SDN 2 Raksa Budi yang semuanya memiliki nilai yang melewati batas KKM.</w:t>
      </w:r>
    </w:p>
    <w:p w14:paraId="05AA00D2" w14:textId="77777777" w:rsidR="00471596" w:rsidRPr="00444F06" w:rsidRDefault="00471596" w:rsidP="00471596">
      <w:pPr>
        <w:spacing w:after="0"/>
        <w:rPr>
          <w:rFonts w:cs="Times New Roman"/>
          <w:color w:val="000000" w:themeColor="text1"/>
        </w:rPr>
      </w:pPr>
    </w:p>
    <w:p w14:paraId="14999B20" w14:textId="77777777" w:rsidR="00000C2B" w:rsidRPr="009A7250" w:rsidRDefault="00B22251">
      <w:pPr>
        <w:spacing w:after="0"/>
        <w:jc w:val="both"/>
        <w:rPr>
          <w:rFonts w:ascii="Times New Roman" w:hAnsi="Times New Roman" w:cs="Times New Roman"/>
          <w:b/>
          <w:lang w:val="de-AT"/>
        </w:rPr>
      </w:pPr>
      <w:r w:rsidRPr="009A7250">
        <w:rPr>
          <w:rFonts w:ascii="Times New Roman" w:hAnsi="Times New Roman" w:cs="Times New Roman"/>
          <w:b/>
          <w:lang w:val="de-AT"/>
        </w:rPr>
        <w:t>DAFTAR PUSTAKA</w:t>
      </w:r>
    </w:p>
    <w:p w14:paraId="382C9507" w14:textId="64C2AA4E" w:rsidR="00626E59" w:rsidRPr="00626E59" w:rsidRDefault="00D132BC"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26E59" w:rsidRPr="00626E59">
        <w:rPr>
          <w:rFonts w:ascii="Times New Roman" w:hAnsi="Times New Roman" w:cs="Times New Roman"/>
          <w:noProof/>
          <w:szCs w:val="24"/>
        </w:rPr>
        <w:t xml:space="preserve">Aisyah, S. N., Gede Putri, V. U., &amp; Mulyati, M. (2016). Pengaruh Manajemen Waktu Ibu Bekerja Terhadap Kecerdasan Emosional Anak. </w:t>
      </w:r>
      <w:r w:rsidR="00626E59" w:rsidRPr="00626E59">
        <w:rPr>
          <w:rFonts w:ascii="Times New Roman" w:hAnsi="Times New Roman" w:cs="Times New Roman"/>
          <w:i/>
          <w:iCs/>
          <w:noProof/>
          <w:szCs w:val="24"/>
        </w:rPr>
        <w:t>JKKP (Jurnal Kesejahteraan Keluarga dan Pendidikan)</w:t>
      </w:r>
      <w:r w:rsidR="00626E59" w:rsidRPr="00626E59">
        <w:rPr>
          <w:rFonts w:ascii="Times New Roman" w:hAnsi="Times New Roman" w:cs="Times New Roman"/>
          <w:noProof/>
          <w:szCs w:val="24"/>
        </w:rPr>
        <w:t xml:space="preserve">, </w:t>
      </w:r>
      <w:r w:rsidR="00626E59" w:rsidRPr="00626E59">
        <w:rPr>
          <w:rFonts w:ascii="Times New Roman" w:hAnsi="Times New Roman" w:cs="Times New Roman"/>
          <w:i/>
          <w:iCs/>
          <w:noProof/>
          <w:szCs w:val="24"/>
        </w:rPr>
        <w:t>3</w:t>
      </w:r>
      <w:r w:rsidR="00626E59" w:rsidRPr="00626E59">
        <w:rPr>
          <w:rFonts w:ascii="Times New Roman" w:hAnsi="Times New Roman" w:cs="Times New Roman"/>
          <w:noProof/>
          <w:szCs w:val="24"/>
        </w:rPr>
        <w:t>(1), 38–43. https://doi.org/10.21009/jkkp.031.08</w:t>
      </w:r>
    </w:p>
    <w:p w14:paraId="215DFC12"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Amir.P. (2021). Pengaruh Pola Asuh Orangtua Terhadap Hasil Belajar Siswa Kelas Iv Sekolah Dasar. </w:t>
      </w:r>
      <w:r w:rsidRPr="00626E59">
        <w:rPr>
          <w:rFonts w:ascii="Times New Roman" w:hAnsi="Times New Roman" w:cs="Times New Roman"/>
          <w:i/>
          <w:iCs/>
          <w:noProof/>
          <w:szCs w:val="24"/>
        </w:rPr>
        <w:t>JIKAP PGSD: Jurnal Ilmiah Ilmu Kependidikan</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5</w:t>
      </w:r>
      <w:r w:rsidRPr="00626E59">
        <w:rPr>
          <w:rFonts w:ascii="Times New Roman" w:hAnsi="Times New Roman" w:cs="Times New Roman"/>
          <w:noProof/>
          <w:szCs w:val="24"/>
        </w:rPr>
        <w:t>(2), 375. https://doi.org/10.26858/jkp.v5i2.20912</w:t>
      </w:r>
    </w:p>
    <w:p w14:paraId="2D9BFFCE"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Amirullah.M. (2012). Terhadap Anak, (September), 32–33.</w:t>
      </w:r>
    </w:p>
    <w:p w14:paraId="54B13D54"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Arikunto, S. (2006). (2006). </w:t>
      </w:r>
      <w:r w:rsidRPr="00626E59">
        <w:rPr>
          <w:rFonts w:ascii="Times New Roman" w:hAnsi="Times New Roman" w:cs="Times New Roman"/>
          <w:i/>
          <w:iCs/>
          <w:noProof/>
          <w:szCs w:val="24"/>
        </w:rPr>
        <w:t>Prosedur Penelitian Suatu Pendekatan Praktek.</w:t>
      </w:r>
      <w:r w:rsidRPr="00626E59">
        <w:rPr>
          <w:rFonts w:ascii="Times New Roman" w:hAnsi="Times New Roman" w:cs="Times New Roman"/>
          <w:noProof/>
          <w:szCs w:val="24"/>
        </w:rPr>
        <w:t xml:space="preserve"> Jakarta: Rhineka Cipta.</w:t>
      </w:r>
    </w:p>
    <w:p w14:paraId="2E8AA1E6"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Darnis, A. (2015). Pengaruh Perhatian Dan Tingkat Pendapatan Orang Tua Terhadap Hasil Belajar Ekonomi Siswa Kelas Xi Di Sma Negeri 12 Sijunjung. </w:t>
      </w:r>
      <w:r w:rsidRPr="00626E59">
        <w:rPr>
          <w:rFonts w:ascii="Times New Roman" w:hAnsi="Times New Roman" w:cs="Times New Roman"/>
          <w:i/>
          <w:iCs/>
          <w:noProof/>
          <w:szCs w:val="24"/>
        </w:rPr>
        <w:t>Eco</w:t>
      </w:r>
      <w:bookmarkStart w:id="3" w:name="_GoBack"/>
      <w:bookmarkEnd w:id="3"/>
      <w:r w:rsidRPr="00626E59">
        <w:rPr>
          <w:rFonts w:ascii="Times New Roman" w:hAnsi="Times New Roman" w:cs="Times New Roman"/>
          <w:i/>
          <w:iCs/>
          <w:noProof/>
          <w:szCs w:val="24"/>
        </w:rPr>
        <w:t>nomica</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w:t>
      </w:r>
      <w:r w:rsidRPr="00626E59">
        <w:rPr>
          <w:rFonts w:ascii="Times New Roman" w:hAnsi="Times New Roman" w:cs="Times New Roman"/>
          <w:noProof/>
          <w:szCs w:val="24"/>
        </w:rPr>
        <w:t>(1), 11–21. https://doi.org/10.22202/economica.2013.v2.i1.212</w:t>
      </w:r>
    </w:p>
    <w:p w14:paraId="1771BAFD"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Djamarah, S. B. (2014). </w:t>
      </w:r>
      <w:r w:rsidRPr="00626E59">
        <w:rPr>
          <w:rFonts w:ascii="Times New Roman" w:hAnsi="Times New Roman" w:cs="Times New Roman"/>
          <w:i/>
          <w:iCs/>
          <w:noProof/>
          <w:szCs w:val="24"/>
        </w:rPr>
        <w:t>Pola Komunikasi Orang Tua dan Anak Dalam Keluarga.</w:t>
      </w:r>
      <w:r w:rsidRPr="00626E59">
        <w:rPr>
          <w:rFonts w:ascii="Times New Roman" w:hAnsi="Times New Roman" w:cs="Times New Roman"/>
          <w:noProof/>
          <w:szCs w:val="24"/>
        </w:rPr>
        <w:t xml:space="preserve"> Jakarta: Rineka Cipta.</w:t>
      </w:r>
    </w:p>
    <w:p w14:paraId="011F4BDD"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Eva Syifa Fauziah. (2018). Hubungan Kelekatan Guru dan Orang Tua dengan Kemandirian Belajar Siswa di Kelas I MI Far’ul Hidayah Sawangan Baruk Kota Depok.</w:t>
      </w:r>
    </w:p>
    <w:p w14:paraId="28AE097F"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Fuaturosida, R. (2013). Attachment Anak Usia Dini di Pondok Pesantren. </w:t>
      </w:r>
      <w:r w:rsidRPr="00626E59">
        <w:rPr>
          <w:rFonts w:ascii="Times New Roman" w:hAnsi="Times New Roman" w:cs="Times New Roman"/>
          <w:i/>
          <w:iCs/>
          <w:noProof/>
          <w:szCs w:val="24"/>
        </w:rPr>
        <w:t>Psikoislamika : Jurnal Psikologi dan Psikologi Islam</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0</w:t>
      </w:r>
      <w:r w:rsidRPr="00626E59">
        <w:rPr>
          <w:rFonts w:ascii="Times New Roman" w:hAnsi="Times New Roman" w:cs="Times New Roman"/>
          <w:noProof/>
          <w:szCs w:val="24"/>
        </w:rPr>
        <w:t>(2). https://doi.org/10.18860/psi.v10i2.6366</w:t>
      </w:r>
    </w:p>
    <w:p w14:paraId="37AF070F"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Gunarsa, S. D.,  dan G. (2006). </w:t>
      </w:r>
      <w:r w:rsidRPr="00626E59">
        <w:rPr>
          <w:rFonts w:ascii="Times New Roman" w:hAnsi="Times New Roman" w:cs="Times New Roman"/>
          <w:i/>
          <w:iCs/>
          <w:noProof/>
          <w:szCs w:val="24"/>
        </w:rPr>
        <w:t>Dasar dan Teori Perkembangan Anak.</w:t>
      </w:r>
      <w:r w:rsidRPr="00626E59">
        <w:rPr>
          <w:rFonts w:ascii="Times New Roman" w:hAnsi="Times New Roman" w:cs="Times New Roman"/>
          <w:noProof/>
          <w:szCs w:val="24"/>
        </w:rPr>
        <w:t xml:space="preserve"> Jakarta: Gunung Mulia.</w:t>
      </w:r>
    </w:p>
    <w:p w14:paraId="50AE9916"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Han, W. J. (2008). Shift work and child behavioral outcomes. </w:t>
      </w:r>
      <w:r w:rsidRPr="00626E59">
        <w:rPr>
          <w:rFonts w:ascii="Times New Roman" w:hAnsi="Times New Roman" w:cs="Times New Roman"/>
          <w:i/>
          <w:iCs/>
          <w:noProof/>
          <w:szCs w:val="24"/>
        </w:rPr>
        <w:t>Work, Employment and Society</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2(1)</w:t>
      </w:r>
      <w:r w:rsidRPr="00626E59">
        <w:rPr>
          <w:rFonts w:ascii="Times New Roman" w:hAnsi="Times New Roman" w:cs="Times New Roman"/>
          <w:noProof/>
          <w:szCs w:val="24"/>
        </w:rPr>
        <w:t>, 67–87.</w:t>
      </w:r>
    </w:p>
    <w:p w14:paraId="5533BFDA"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Handayani, D. S., Sulastri, A., Mariha, T., &amp; Nurhaeni, N. (2017). Penyimpangan Tumbuh Kembang Anak dengan Orang Tua Bekerja. </w:t>
      </w:r>
      <w:r w:rsidRPr="00626E59">
        <w:rPr>
          <w:rFonts w:ascii="Times New Roman" w:hAnsi="Times New Roman" w:cs="Times New Roman"/>
          <w:i/>
          <w:iCs/>
          <w:noProof/>
          <w:szCs w:val="24"/>
        </w:rPr>
        <w:t>Jurnal Keperawatan Indonesia</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0</w:t>
      </w:r>
      <w:r w:rsidRPr="00626E59">
        <w:rPr>
          <w:rFonts w:ascii="Times New Roman" w:hAnsi="Times New Roman" w:cs="Times New Roman"/>
          <w:noProof/>
          <w:szCs w:val="24"/>
        </w:rPr>
        <w:t>(1), 48–55. https://doi.org/10.7454/jki.v20i1.439</w:t>
      </w:r>
    </w:p>
    <w:p w14:paraId="3D53E663"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lastRenderedPageBreak/>
        <w:t xml:space="preserve">Jannah, M. (2015). Pengaruh Peran Orang Tua Dan Kemampuan Mengajar Guru Terhadap Prestasi Belajar Siswa. </w:t>
      </w:r>
      <w:r w:rsidRPr="00626E59">
        <w:rPr>
          <w:rFonts w:ascii="Times New Roman" w:hAnsi="Times New Roman" w:cs="Times New Roman"/>
          <w:i/>
          <w:iCs/>
          <w:noProof/>
          <w:szCs w:val="24"/>
        </w:rPr>
        <w:t>Jurnal Penelitian dan Pendidikan IPS (JPPI)</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9</w:t>
      </w:r>
      <w:r w:rsidRPr="00626E59">
        <w:rPr>
          <w:rFonts w:ascii="Times New Roman" w:hAnsi="Times New Roman" w:cs="Times New Roman"/>
          <w:noProof/>
          <w:szCs w:val="24"/>
        </w:rPr>
        <w:t>(2), 1858–4985. استرجع في من http://ejournal.unikama.ac.id/index.php/JPPI</w:t>
      </w:r>
    </w:p>
    <w:p w14:paraId="56BA35C9"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Karmila. (2018). Pengaruh Pola Asuh Orang Tua terhadap Prestasi Belajar dan Karakter Siswa di Sekolah Dasar. </w:t>
      </w:r>
      <w:r w:rsidRPr="00626E59">
        <w:rPr>
          <w:rFonts w:ascii="Times New Roman" w:hAnsi="Times New Roman" w:cs="Times New Roman"/>
          <w:i/>
          <w:iCs/>
          <w:noProof/>
          <w:szCs w:val="24"/>
        </w:rPr>
        <w:t>Prosiding Seminar dan Diskusi Nasional Pendidikan Dasar</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w:t>
      </w:r>
      <w:r w:rsidRPr="00626E59">
        <w:rPr>
          <w:rFonts w:ascii="Times New Roman" w:hAnsi="Times New Roman" w:cs="Times New Roman"/>
          <w:noProof/>
          <w:szCs w:val="24"/>
        </w:rPr>
        <w:t>(2), 249.</w:t>
      </w:r>
    </w:p>
    <w:p w14:paraId="40AE4759"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Karnangsyah, E. (2017). Hubungan Pola Asuh Orangtua Dengan Hasil Belajar Siswa Dan Implikinya Terhadap Pelayanan Bimbingan Dan Konseling. </w:t>
      </w:r>
      <w:r w:rsidRPr="00626E59">
        <w:rPr>
          <w:rFonts w:ascii="Times New Roman" w:hAnsi="Times New Roman" w:cs="Times New Roman"/>
          <w:i/>
          <w:iCs/>
          <w:noProof/>
          <w:szCs w:val="24"/>
        </w:rPr>
        <w:t>Jurnal EDUCATIO: Jurnal Pendidikan Indonesia</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3</w:t>
      </w:r>
      <w:r w:rsidRPr="00626E59">
        <w:rPr>
          <w:rFonts w:ascii="Times New Roman" w:hAnsi="Times New Roman" w:cs="Times New Roman"/>
          <w:noProof/>
          <w:szCs w:val="24"/>
        </w:rPr>
        <w:t>(1), 1. https://doi.org/10.29210/12017265</w:t>
      </w:r>
    </w:p>
    <w:p w14:paraId="78F3E750"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Manurung. (1995). </w:t>
      </w:r>
      <w:r w:rsidRPr="00626E59">
        <w:rPr>
          <w:rFonts w:ascii="Times New Roman" w:hAnsi="Times New Roman" w:cs="Times New Roman"/>
          <w:i/>
          <w:iCs/>
          <w:noProof/>
          <w:szCs w:val="24"/>
        </w:rPr>
        <w:t>Manajemen Keluarga.</w:t>
      </w:r>
      <w:r w:rsidRPr="00626E59">
        <w:rPr>
          <w:rFonts w:ascii="Times New Roman" w:hAnsi="Times New Roman" w:cs="Times New Roman"/>
          <w:noProof/>
          <w:szCs w:val="24"/>
        </w:rPr>
        <w:t xml:space="preserve"> Bandung: Indonesia Publishing Home.</w:t>
      </w:r>
    </w:p>
    <w:p w14:paraId="3FFDDAEE"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Mentari, S. S., Yuni, Y., &amp; Vioreza, N. (2021). Peran Orang Tua terhadap Hasil Belajar Matematika Materi Aljabar di Masa Pandemi COVID-19. </w:t>
      </w:r>
      <w:r w:rsidRPr="00626E59">
        <w:rPr>
          <w:rFonts w:ascii="Times New Roman" w:hAnsi="Times New Roman" w:cs="Times New Roman"/>
          <w:i/>
          <w:iCs/>
          <w:noProof/>
          <w:szCs w:val="24"/>
        </w:rPr>
        <w:t>Journal of Instructional Mathematics</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w:t>
      </w:r>
      <w:r w:rsidRPr="00626E59">
        <w:rPr>
          <w:rFonts w:ascii="Times New Roman" w:hAnsi="Times New Roman" w:cs="Times New Roman"/>
          <w:noProof/>
          <w:szCs w:val="24"/>
        </w:rPr>
        <w:t>(2), 55–63. https://doi.org/10.37640/jim.v2i2.1021</w:t>
      </w:r>
    </w:p>
    <w:p w14:paraId="08C4A179"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Nurhayati, D. (2011). Motivasi dan Prestasi Belajar Siswa dalam Pembelajaran Matematika Ditinjau dari Kelekatan Anak-Orang Tua. </w:t>
      </w:r>
      <w:r w:rsidRPr="00626E59">
        <w:rPr>
          <w:rFonts w:ascii="Times New Roman" w:hAnsi="Times New Roman" w:cs="Times New Roman"/>
          <w:i/>
          <w:iCs/>
          <w:noProof/>
          <w:szCs w:val="24"/>
        </w:rPr>
        <w:t>In Dalam Prosiding Seminar Nasional Matematika dan Pendidikan Matematika Jurusan Pendidikan Matematika FMIPA UNY [Online]</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0</w:t>
      </w:r>
      <w:r w:rsidRPr="00626E59">
        <w:rPr>
          <w:rFonts w:ascii="Times New Roman" w:hAnsi="Times New Roman" w:cs="Times New Roman"/>
          <w:noProof/>
          <w:szCs w:val="24"/>
        </w:rPr>
        <w:t>, 978–979.</w:t>
      </w:r>
    </w:p>
    <w:p w14:paraId="7A735D98"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Nurhayati, H. (2015). Hubungan kelekatan aman (secure attachment) anak pada orangtua dengan kemandirian anak kelompok B TK PKK 37 Dodogan Jatimulyo Dlingo Bantul. </w:t>
      </w:r>
      <w:r w:rsidRPr="00626E59">
        <w:rPr>
          <w:rFonts w:ascii="Times New Roman" w:hAnsi="Times New Roman" w:cs="Times New Roman"/>
          <w:i/>
          <w:iCs/>
          <w:noProof/>
          <w:szCs w:val="24"/>
        </w:rPr>
        <w:t>Pendidikan Guru PAUD S-1, 4(9).</w:t>
      </w:r>
    </w:p>
    <w:p w14:paraId="36DA8ABA"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Prasanti, D., &amp; Fitriani, D. R. (2018). Pembentukan Karakter Anak Usia Dini: Keluarga, Sekolah, Dan Komunitas? (Studi Kualitatif tentang Pembentukan Karakter Anak Usia Dini Melalui Keluarga, Sekolah, dan Komunitas). </w:t>
      </w:r>
      <w:r w:rsidRPr="00626E59">
        <w:rPr>
          <w:rFonts w:ascii="Times New Roman" w:hAnsi="Times New Roman" w:cs="Times New Roman"/>
          <w:i/>
          <w:iCs/>
          <w:noProof/>
          <w:szCs w:val="24"/>
        </w:rPr>
        <w:t>Jurnal Obsesi : Jurnal Pendidikan Anak Usia Dini</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2</w:t>
      </w:r>
      <w:r w:rsidRPr="00626E59">
        <w:rPr>
          <w:rFonts w:ascii="Times New Roman" w:hAnsi="Times New Roman" w:cs="Times New Roman"/>
          <w:noProof/>
          <w:szCs w:val="24"/>
        </w:rPr>
        <w:t>(1), 13. https://doi.org/10.31004/obsesi.v2i1.2</w:t>
      </w:r>
    </w:p>
    <w:p w14:paraId="7908DACF"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Rachmat, I. F. (2019). Pengaruh Kelekatan Orang Tua Dan Anak Terhadap Penggunaan Teknologi Digital Anak Usia Dini. </w:t>
      </w:r>
      <w:r w:rsidRPr="00626E59">
        <w:rPr>
          <w:rFonts w:ascii="Times New Roman" w:hAnsi="Times New Roman" w:cs="Times New Roman"/>
          <w:i/>
          <w:iCs/>
          <w:noProof/>
          <w:szCs w:val="24"/>
        </w:rPr>
        <w:t>Jurnal Jendela Bunda Program Studi PG-PAUD Universitas Muhammadiyah Cirebon</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6</w:t>
      </w:r>
      <w:r w:rsidRPr="00626E59">
        <w:rPr>
          <w:rFonts w:ascii="Times New Roman" w:hAnsi="Times New Roman" w:cs="Times New Roman"/>
          <w:noProof/>
          <w:szCs w:val="24"/>
        </w:rPr>
        <w:t>(1), 14–29. https://doi.org/10.32534/jjb.v6i1.546</w:t>
      </w:r>
    </w:p>
    <w:p w14:paraId="63BF1DD9"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Ratna Ningrum, W. (2018). Pengaruh Peranan Dan Pola Asuh Orang Tua Terhadap Hasil Belajar Siswa Sekolah Dasar Negeri (Sdn) Di Kecamatan Bogor Barat. </w:t>
      </w:r>
      <w:r w:rsidRPr="00626E59">
        <w:rPr>
          <w:rFonts w:ascii="Times New Roman" w:hAnsi="Times New Roman" w:cs="Times New Roman"/>
          <w:i/>
          <w:iCs/>
          <w:noProof/>
          <w:szCs w:val="24"/>
        </w:rPr>
        <w:t>Jurnal Pendidikan</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7</w:t>
      </w:r>
      <w:r w:rsidRPr="00626E59">
        <w:rPr>
          <w:rFonts w:ascii="Times New Roman" w:hAnsi="Times New Roman" w:cs="Times New Roman"/>
          <w:noProof/>
          <w:szCs w:val="24"/>
        </w:rPr>
        <w:t>(2), 129–137. https://doi.org/10.33830/jp.v17i2.273.2016</w:t>
      </w:r>
    </w:p>
    <w:p w14:paraId="35E90857"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Reswita. (2017). Hubungan Pola Asuh Orangtua dengan Capaian Perkembangan Anak. </w:t>
      </w:r>
      <w:r w:rsidRPr="00626E59">
        <w:rPr>
          <w:rFonts w:ascii="Times New Roman" w:hAnsi="Times New Roman" w:cs="Times New Roman"/>
          <w:i/>
          <w:iCs/>
          <w:noProof/>
          <w:szCs w:val="24"/>
        </w:rPr>
        <w:t>PAUD Lectura: Jurnal Pendidikan Anak Usia Dini,</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w:t>
      </w:r>
      <w:r w:rsidRPr="00626E59">
        <w:rPr>
          <w:rFonts w:ascii="Times New Roman" w:hAnsi="Times New Roman" w:cs="Times New Roman"/>
          <w:noProof/>
          <w:szCs w:val="24"/>
        </w:rPr>
        <w:t>(1), 72–81.</w:t>
      </w:r>
    </w:p>
    <w:p w14:paraId="47F1CAC5"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Saraswati, I. (2009). Strategi Penyelesaian Konflik Pada Pasangan Suami Istri Tentang Pendidikan Informal Anak Usia 1-5 Tahun.</w:t>
      </w:r>
    </w:p>
    <w:p w14:paraId="21FCC741"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Sari1, S. L., Devianti, R., &amp; SAFITRI, N. (2018). Kelekatan Orangtua untuk Pembentukan untuk Pembentukan Karakter Anak. </w:t>
      </w:r>
      <w:r w:rsidRPr="00626E59">
        <w:rPr>
          <w:rFonts w:ascii="Times New Roman" w:hAnsi="Times New Roman" w:cs="Times New Roman"/>
          <w:i/>
          <w:iCs/>
          <w:noProof/>
          <w:szCs w:val="24"/>
        </w:rPr>
        <w:t>Educational Guidance and Counseling Development Journal</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w:t>
      </w:r>
      <w:r w:rsidRPr="00626E59">
        <w:rPr>
          <w:rFonts w:ascii="Times New Roman" w:hAnsi="Times New Roman" w:cs="Times New Roman"/>
          <w:noProof/>
          <w:szCs w:val="24"/>
        </w:rPr>
        <w:t>(1), 16. https://doi.org/10.24014/egcdj.v1i1.4947</w:t>
      </w:r>
    </w:p>
    <w:p w14:paraId="7974BA5D"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Shochib. (1998). </w:t>
      </w:r>
      <w:r w:rsidRPr="00626E59">
        <w:rPr>
          <w:rFonts w:ascii="Times New Roman" w:hAnsi="Times New Roman" w:cs="Times New Roman"/>
          <w:i/>
          <w:iCs/>
          <w:noProof/>
          <w:szCs w:val="24"/>
        </w:rPr>
        <w:t>Pola asuh Orang tua</w:t>
      </w:r>
      <w:r w:rsidRPr="00626E59">
        <w:rPr>
          <w:rFonts w:ascii="Times New Roman" w:hAnsi="Times New Roman" w:cs="Times New Roman"/>
          <w:noProof/>
          <w:szCs w:val="24"/>
        </w:rPr>
        <w:t>. Jakarta: RinekaCipta.</w:t>
      </w:r>
    </w:p>
    <w:p w14:paraId="0E1E7301"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Sukmawati, S., Tarma, T., &amp; Hasanah, U. (2018). Pengaruh Kelekatan Orangtua Terhadap Stres Coping Pada Mahasiswa Yang Menyusun Skripsi Di Prodi Rumpun Ikk, Unj. </w:t>
      </w:r>
      <w:r w:rsidRPr="00626E59">
        <w:rPr>
          <w:rFonts w:ascii="Times New Roman" w:hAnsi="Times New Roman" w:cs="Times New Roman"/>
          <w:i/>
          <w:iCs/>
          <w:noProof/>
          <w:szCs w:val="24"/>
        </w:rPr>
        <w:t>JKKP (Jurnal Kesejahteraan Keluarga dan Pendidikan)</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5</w:t>
      </w:r>
      <w:r w:rsidRPr="00626E59">
        <w:rPr>
          <w:rFonts w:ascii="Times New Roman" w:hAnsi="Times New Roman" w:cs="Times New Roman"/>
          <w:noProof/>
          <w:szCs w:val="24"/>
        </w:rPr>
        <w:t>(1), 65–69. https://doi.org/10.21009/jkkp.051.06</w:t>
      </w:r>
    </w:p>
    <w:p w14:paraId="412EB286"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Tisngati, U., &amp; Meifiani, N. I. (2014). Pada Mata Kuliah Teori Bilangan Terhadap Prestasi. </w:t>
      </w:r>
      <w:r w:rsidRPr="00626E59">
        <w:rPr>
          <w:rFonts w:ascii="Times New Roman" w:hAnsi="Times New Roman" w:cs="Times New Roman"/>
          <w:i/>
          <w:iCs/>
          <w:noProof/>
          <w:szCs w:val="24"/>
        </w:rPr>
        <w:t>Jurnal Derivat</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w:t>
      </w:r>
      <w:r w:rsidRPr="00626E59">
        <w:rPr>
          <w:rFonts w:ascii="Times New Roman" w:hAnsi="Times New Roman" w:cs="Times New Roman"/>
          <w:noProof/>
          <w:szCs w:val="24"/>
        </w:rPr>
        <w:t>(2), 8–18.</w:t>
      </w:r>
    </w:p>
    <w:p w14:paraId="37838B42"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szCs w:val="24"/>
        </w:rPr>
      </w:pPr>
      <w:r w:rsidRPr="00626E59">
        <w:rPr>
          <w:rFonts w:ascii="Times New Roman" w:hAnsi="Times New Roman" w:cs="Times New Roman"/>
          <w:noProof/>
          <w:szCs w:val="24"/>
        </w:rPr>
        <w:t xml:space="preserve">Umar, M. (2015). Peranan Orang Tua Dalam Peningkatan Prestasi Belajar Anak. </w:t>
      </w:r>
      <w:r w:rsidRPr="00626E59">
        <w:rPr>
          <w:rFonts w:ascii="Times New Roman" w:hAnsi="Times New Roman" w:cs="Times New Roman"/>
          <w:i/>
          <w:iCs/>
          <w:noProof/>
          <w:szCs w:val="24"/>
        </w:rPr>
        <w:t>JURNAL EDUKASI: Jurnal Bimbingan Konseling</w:t>
      </w:r>
      <w:r w:rsidRPr="00626E59">
        <w:rPr>
          <w:rFonts w:ascii="Times New Roman" w:hAnsi="Times New Roman" w:cs="Times New Roman"/>
          <w:noProof/>
          <w:szCs w:val="24"/>
        </w:rPr>
        <w:t xml:space="preserve">, </w:t>
      </w:r>
      <w:r w:rsidRPr="00626E59">
        <w:rPr>
          <w:rFonts w:ascii="Times New Roman" w:hAnsi="Times New Roman" w:cs="Times New Roman"/>
          <w:i/>
          <w:iCs/>
          <w:noProof/>
          <w:szCs w:val="24"/>
        </w:rPr>
        <w:t>1</w:t>
      </w:r>
      <w:r w:rsidRPr="00626E59">
        <w:rPr>
          <w:rFonts w:ascii="Times New Roman" w:hAnsi="Times New Roman" w:cs="Times New Roman"/>
          <w:noProof/>
          <w:szCs w:val="24"/>
        </w:rPr>
        <w:t>(1), 20. https://doi.org/10.22373/je.v1i1.315</w:t>
      </w:r>
    </w:p>
    <w:p w14:paraId="4C822EE1" w14:textId="77777777" w:rsidR="00626E59" w:rsidRPr="00626E59" w:rsidRDefault="00626E59" w:rsidP="00626E59">
      <w:pPr>
        <w:widowControl w:val="0"/>
        <w:autoSpaceDE w:val="0"/>
        <w:autoSpaceDN w:val="0"/>
        <w:adjustRightInd w:val="0"/>
        <w:spacing w:after="120" w:line="240" w:lineRule="auto"/>
        <w:ind w:left="480" w:hanging="480"/>
        <w:rPr>
          <w:rFonts w:ascii="Times New Roman" w:hAnsi="Times New Roman" w:cs="Times New Roman"/>
          <w:noProof/>
        </w:rPr>
      </w:pPr>
      <w:r w:rsidRPr="00626E59">
        <w:rPr>
          <w:rFonts w:ascii="Times New Roman" w:hAnsi="Times New Roman" w:cs="Times New Roman"/>
          <w:noProof/>
          <w:szCs w:val="24"/>
        </w:rPr>
        <w:t xml:space="preserve">Walker, C. E. (1992). </w:t>
      </w:r>
      <w:r w:rsidRPr="00626E59">
        <w:rPr>
          <w:rFonts w:ascii="Times New Roman" w:hAnsi="Times New Roman" w:cs="Times New Roman"/>
          <w:i/>
          <w:iCs/>
          <w:noProof/>
          <w:szCs w:val="24"/>
        </w:rPr>
        <w:t>The Handbook of Clinical Child Psychology</w:t>
      </w:r>
      <w:r w:rsidRPr="00626E59">
        <w:rPr>
          <w:rFonts w:ascii="Times New Roman" w:hAnsi="Times New Roman" w:cs="Times New Roman"/>
          <w:noProof/>
          <w:szCs w:val="24"/>
        </w:rPr>
        <w:t>. Canada: A Wiley-Inter Science.</w:t>
      </w:r>
    </w:p>
    <w:p w14:paraId="6D0A0AE8" w14:textId="1EECE85F" w:rsidR="00D132BC" w:rsidRPr="009A7250" w:rsidRDefault="00D132BC" w:rsidP="0003061C">
      <w:pPr>
        <w:spacing w:after="120"/>
        <w:ind w:firstLine="720"/>
        <w:jc w:val="both"/>
        <w:rPr>
          <w:rFonts w:ascii="Times New Roman" w:hAnsi="Times New Roman" w:cs="Times New Roman"/>
        </w:rPr>
      </w:pPr>
      <w:r>
        <w:rPr>
          <w:rFonts w:ascii="Times New Roman" w:hAnsi="Times New Roman" w:cs="Times New Roman"/>
        </w:rPr>
        <w:fldChar w:fldCharType="end"/>
      </w:r>
    </w:p>
    <w:sectPr w:rsidR="00D132BC" w:rsidRPr="009A7250" w:rsidSect="00B13D0A">
      <w:type w:val="continuous"/>
      <w:pgSz w:w="11906" w:h="16838"/>
      <w:pgMar w:top="1440" w:right="1440" w:bottom="1440" w:left="144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FC02CB" w14:textId="77777777" w:rsidR="006F120B" w:rsidRDefault="006F120B">
      <w:pPr>
        <w:spacing w:line="240" w:lineRule="auto"/>
      </w:pPr>
      <w:r>
        <w:separator/>
      </w:r>
    </w:p>
  </w:endnote>
  <w:endnote w:type="continuationSeparator" w:id="0">
    <w:p w14:paraId="648CFFD4" w14:textId="77777777" w:rsidR="006F120B" w:rsidRDefault="006F1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Segoe Print"/>
    <w:charset w:val="00"/>
    <w:family w:val="auto"/>
    <w:pitch w:val="default"/>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E61E46" w14:textId="77777777" w:rsidR="00000C2B" w:rsidRDefault="00B22251">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03243C73" w14:textId="77777777" w:rsidR="00000C2B" w:rsidRDefault="00B22251">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202FB32A" w14:textId="77777777" w:rsidR="00000C2B" w:rsidRDefault="00000C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F42278" w14:textId="77777777" w:rsidR="006F120B" w:rsidRDefault="006F120B">
      <w:pPr>
        <w:spacing w:after="0" w:line="240" w:lineRule="auto"/>
      </w:pPr>
      <w:r>
        <w:separator/>
      </w:r>
    </w:p>
  </w:footnote>
  <w:footnote w:type="continuationSeparator" w:id="0">
    <w:p w14:paraId="68D445B3" w14:textId="77777777" w:rsidR="006F120B" w:rsidRDefault="006F12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7FAB8" w14:textId="77777777" w:rsidR="00000C2B" w:rsidRDefault="00B22251">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433A4E45" w14:textId="77777777" w:rsidR="00000C2B" w:rsidRDefault="00000C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E0088" w14:textId="77777777" w:rsidR="00000C2B" w:rsidRDefault="00B22251">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D7E68" w:rsidRPr="000D7E68">
      <w:rPr>
        <w:rFonts w:ascii="Times New Roman" w:hAnsi="Times New Roman" w:cs="Times New Roman"/>
        <w:noProof/>
      </w:rPr>
      <w:t>20</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33875732" w14:textId="77777777" w:rsidR="00000C2B" w:rsidRDefault="00B22251">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6A28E151" w14:textId="77777777" w:rsidR="00000C2B" w:rsidRDefault="00000C2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30"/>
    <w:multiLevelType w:val="hybridMultilevel"/>
    <w:tmpl w:val="940CFD2C"/>
    <w:lvl w:ilvl="0" w:tplc="924C12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A38FF"/>
    <w:multiLevelType w:val="hybridMultilevel"/>
    <w:tmpl w:val="93AC9EE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1E109B"/>
    <w:multiLevelType w:val="hybridMultilevel"/>
    <w:tmpl w:val="E982C596"/>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0AF16CD4"/>
    <w:multiLevelType w:val="hybridMultilevel"/>
    <w:tmpl w:val="7B04A41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F36DB1"/>
    <w:multiLevelType w:val="hybridMultilevel"/>
    <w:tmpl w:val="BDC01C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0C71A0"/>
    <w:multiLevelType w:val="hybridMultilevel"/>
    <w:tmpl w:val="9F54E38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1655625B"/>
    <w:multiLevelType w:val="hybridMultilevel"/>
    <w:tmpl w:val="FB26666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7EB40C4"/>
    <w:multiLevelType w:val="hybridMultilevel"/>
    <w:tmpl w:val="F13066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AA2824"/>
    <w:multiLevelType w:val="hybridMultilevel"/>
    <w:tmpl w:val="C28C0A6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0790424"/>
    <w:multiLevelType w:val="hybridMultilevel"/>
    <w:tmpl w:val="0D2255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7E12AD2"/>
    <w:multiLevelType w:val="hybridMultilevel"/>
    <w:tmpl w:val="FDC28F2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0B3895"/>
    <w:multiLevelType w:val="hybridMultilevel"/>
    <w:tmpl w:val="BA90B3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3">
    <w:nsid w:val="399549CA"/>
    <w:multiLevelType w:val="hybridMultilevel"/>
    <w:tmpl w:val="7DA218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B904141"/>
    <w:multiLevelType w:val="hybridMultilevel"/>
    <w:tmpl w:val="4B44E8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737028"/>
    <w:multiLevelType w:val="hybridMultilevel"/>
    <w:tmpl w:val="E4923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01703C8"/>
    <w:multiLevelType w:val="hybridMultilevel"/>
    <w:tmpl w:val="759A20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8">
    <w:nsid w:val="51AD230A"/>
    <w:multiLevelType w:val="hybridMultilevel"/>
    <w:tmpl w:val="D840B5D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8C704A5"/>
    <w:multiLevelType w:val="hybridMultilevel"/>
    <w:tmpl w:val="CE3A2EE0"/>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nsid w:val="59F96024"/>
    <w:multiLevelType w:val="hybridMultilevel"/>
    <w:tmpl w:val="02BA00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E7049EA"/>
    <w:multiLevelType w:val="hybridMultilevel"/>
    <w:tmpl w:val="BF8001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8137F22"/>
    <w:multiLevelType w:val="hybridMultilevel"/>
    <w:tmpl w:val="03A4FC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C39278B"/>
    <w:multiLevelType w:val="hybridMultilevel"/>
    <w:tmpl w:val="63006A6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DC3308B"/>
    <w:multiLevelType w:val="hybridMultilevel"/>
    <w:tmpl w:val="B23081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42F1135"/>
    <w:multiLevelType w:val="hybridMultilevel"/>
    <w:tmpl w:val="8572F2F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76F5703C"/>
    <w:multiLevelType w:val="hybridMultilevel"/>
    <w:tmpl w:val="478AFE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B06D81"/>
    <w:multiLevelType w:val="hybridMultilevel"/>
    <w:tmpl w:val="49E8B3C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7BE25A5A"/>
    <w:multiLevelType w:val="hybridMultilevel"/>
    <w:tmpl w:val="05FC0F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2"/>
  </w:num>
  <w:num w:numId="3">
    <w:abstractNumId w:val="15"/>
  </w:num>
  <w:num w:numId="4">
    <w:abstractNumId w:val="0"/>
  </w:num>
  <w:num w:numId="5">
    <w:abstractNumId w:val="26"/>
  </w:num>
  <w:num w:numId="6">
    <w:abstractNumId w:val="24"/>
  </w:num>
  <w:num w:numId="7">
    <w:abstractNumId w:val="7"/>
  </w:num>
  <w:num w:numId="8">
    <w:abstractNumId w:val="25"/>
  </w:num>
  <w:num w:numId="9">
    <w:abstractNumId w:val="13"/>
  </w:num>
  <w:num w:numId="10">
    <w:abstractNumId w:val="22"/>
  </w:num>
  <w:num w:numId="11">
    <w:abstractNumId w:val="11"/>
  </w:num>
  <w:num w:numId="12">
    <w:abstractNumId w:val="16"/>
  </w:num>
  <w:num w:numId="13">
    <w:abstractNumId w:val="20"/>
  </w:num>
  <w:num w:numId="14">
    <w:abstractNumId w:val="3"/>
  </w:num>
  <w:num w:numId="15">
    <w:abstractNumId w:val="6"/>
  </w:num>
  <w:num w:numId="16">
    <w:abstractNumId w:val="10"/>
  </w:num>
  <w:num w:numId="17">
    <w:abstractNumId w:val="2"/>
  </w:num>
  <w:num w:numId="18">
    <w:abstractNumId w:val="9"/>
  </w:num>
  <w:num w:numId="19">
    <w:abstractNumId w:val="8"/>
  </w:num>
  <w:num w:numId="20">
    <w:abstractNumId w:val="14"/>
  </w:num>
  <w:num w:numId="21">
    <w:abstractNumId w:val="27"/>
  </w:num>
  <w:num w:numId="22">
    <w:abstractNumId w:val="19"/>
  </w:num>
  <w:num w:numId="23">
    <w:abstractNumId w:val="18"/>
  </w:num>
  <w:num w:numId="24">
    <w:abstractNumId w:val="28"/>
  </w:num>
  <w:num w:numId="25">
    <w:abstractNumId w:val="23"/>
  </w:num>
  <w:num w:numId="26">
    <w:abstractNumId w:val="5"/>
  </w:num>
  <w:num w:numId="27">
    <w:abstractNumId w:val="4"/>
  </w:num>
  <w:num w:numId="28">
    <w:abstractNumId w:val="1"/>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0C2B"/>
    <w:rsid w:val="0003061C"/>
    <w:rsid w:val="000707A7"/>
    <w:rsid w:val="000D2CAA"/>
    <w:rsid w:val="000D7E68"/>
    <w:rsid w:val="000F38B7"/>
    <w:rsid w:val="001028D0"/>
    <w:rsid w:val="00134A75"/>
    <w:rsid w:val="00151E76"/>
    <w:rsid w:val="001666CC"/>
    <w:rsid w:val="00187F09"/>
    <w:rsid w:val="001B7951"/>
    <w:rsid w:val="001F74F3"/>
    <w:rsid w:val="0024648E"/>
    <w:rsid w:val="0027679A"/>
    <w:rsid w:val="00277CC7"/>
    <w:rsid w:val="00285CFD"/>
    <w:rsid w:val="002860E9"/>
    <w:rsid w:val="002B2AFE"/>
    <w:rsid w:val="002C105E"/>
    <w:rsid w:val="003338A4"/>
    <w:rsid w:val="00385F7D"/>
    <w:rsid w:val="0039487D"/>
    <w:rsid w:val="003B031F"/>
    <w:rsid w:val="003D7906"/>
    <w:rsid w:val="003E7523"/>
    <w:rsid w:val="00444F06"/>
    <w:rsid w:val="00471596"/>
    <w:rsid w:val="00473AA8"/>
    <w:rsid w:val="00474544"/>
    <w:rsid w:val="00496319"/>
    <w:rsid w:val="004E2B25"/>
    <w:rsid w:val="00584E62"/>
    <w:rsid w:val="005A3A76"/>
    <w:rsid w:val="005C2BC7"/>
    <w:rsid w:val="00623844"/>
    <w:rsid w:val="00626E59"/>
    <w:rsid w:val="00677FF9"/>
    <w:rsid w:val="00687948"/>
    <w:rsid w:val="006F120B"/>
    <w:rsid w:val="007355EC"/>
    <w:rsid w:val="007430BF"/>
    <w:rsid w:val="00756F18"/>
    <w:rsid w:val="007C1CFB"/>
    <w:rsid w:val="00834874"/>
    <w:rsid w:val="00860BD4"/>
    <w:rsid w:val="0086180E"/>
    <w:rsid w:val="00892A03"/>
    <w:rsid w:val="00894ED3"/>
    <w:rsid w:val="008D7205"/>
    <w:rsid w:val="00945A03"/>
    <w:rsid w:val="00995BB5"/>
    <w:rsid w:val="009A7250"/>
    <w:rsid w:val="009E4664"/>
    <w:rsid w:val="00A00ED2"/>
    <w:rsid w:val="00A27D71"/>
    <w:rsid w:val="00A53F0E"/>
    <w:rsid w:val="00A85859"/>
    <w:rsid w:val="00B03C51"/>
    <w:rsid w:val="00B13D0A"/>
    <w:rsid w:val="00B22251"/>
    <w:rsid w:val="00B2358C"/>
    <w:rsid w:val="00BD499F"/>
    <w:rsid w:val="00C62992"/>
    <w:rsid w:val="00C97D73"/>
    <w:rsid w:val="00D132BC"/>
    <w:rsid w:val="00D3419C"/>
    <w:rsid w:val="00D421E5"/>
    <w:rsid w:val="00D84F64"/>
    <w:rsid w:val="00DA21B5"/>
    <w:rsid w:val="00DF68A4"/>
    <w:rsid w:val="00E00789"/>
    <w:rsid w:val="00E474E6"/>
    <w:rsid w:val="00E51F5E"/>
    <w:rsid w:val="00E52BB1"/>
    <w:rsid w:val="00EC170E"/>
    <w:rsid w:val="00F072E5"/>
    <w:rsid w:val="00F076DF"/>
    <w:rsid w:val="00F35A78"/>
    <w:rsid w:val="00F746E5"/>
    <w:rsid w:val="00FA543C"/>
    <w:rsid w:val="00FF51F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7169B58"/>
  <w15:docId w15:val="{169EADF8-373A-4BC6-84B9-39ED5687E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F746E5"/>
    <w:rPr>
      <w:sz w:val="16"/>
      <w:szCs w:val="16"/>
    </w:rPr>
  </w:style>
  <w:style w:type="paragraph" w:styleId="CommentText">
    <w:name w:val="annotation text"/>
    <w:basedOn w:val="Normal"/>
    <w:link w:val="CommentTextChar"/>
    <w:uiPriority w:val="99"/>
    <w:semiHidden/>
    <w:unhideWhenUsed/>
    <w:rsid w:val="00F746E5"/>
    <w:pPr>
      <w:spacing w:line="240" w:lineRule="auto"/>
    </w:pPr>
    <w:rPr>
      <w:sz w:val="20"/>
      <w:szCs w:val="20"/>
    </w:rPr>
  </w:style>
  <w:style w:type="character" w:customStyle="1" w:styleId="CommentTextChar">
    <w:name w:val="Comment Text Char"/>
    <w:basedOn w:val="DefaultParagraphFont"/>
    <w:link w:val="CommentText"/>
    <w:uiPriority w:val="99"/>
    <w:semiHidden/>
    <w:rsid w:val="00F746E5"/>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F746E5"/>
    <w:rPr>
      <w:b/>
      <w:bCs/>
    </w:rPr>
  </w:style>
  <w:style w:type="character" w:customStyle="1" w:styleId="CommentSubjectChar">
    <w:name w:val="Comment Subject Char"/>
    <w:basedOn w:val="CommentTextChar"/>
    <w:link w:val="CommentSubject"/>
    <w:uiPriority w:val="99"/>
    <w:semiHidden/>
    <w:rsid w:val="00F746E5"/>
    <w:rPr>
      <w:rFonts w:ascii="Calibri" w:eastAsia="Times New Roman" w:hAnsi="Calibri" w:cs="Arial"/>
      <w:b/>
      <w:bCs/>
      <w:lang w:eastAsia="en-US"/>
    </w:rPr>
  </w:style>
  <w:style w:type="paragraph" w:styleId="BalloonText">
    <w:name w:val="Balloon Text"/>
    <w:basedOn w:val="Normal"/>
    <w:link w:val="BalloonTextChar"/>
    <w:uiPriority w:val="99"/>
    <w:semiHidden/>
    <w:unhideWhenUsed/>
    <w:rsid w:val="00F746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46E5"/>
    <w:rPr>
      <w:rFonts w:ascii="Segoe UI" w:eastAsia="Times New Roman" w:hAnsi="Segoe UI" w:cs="Segoe UI"/>
      <w:sz w:val="18"/>
      <w:szCs w:val="18"/>
      <w:lang w:eastAsia="en-US"/>
    </w:rPr>
  </w:style>
  <w:style w:type="paragraph" w:styleId="Caption">
    <w:name w:val="caption"/>
    <w:basedOn w:val="Normal"/>
    <w:next w:val="Normal"/>
    <w:uiPriority w:val="35"/>
    <w:qFormat/>
    <w:rsid w:val="00A27D71"/>
    <w:pPr>
      <w:spacing w:line="240" w:lineRule="auto"/>
      <w:jc w:val="both"/>
    </w:pPr>
    <w:rPr>
      <w:rFonts w:ascii="Times New Roman" w:eastAsia="Calibri" w:hAnsi="Times New Roman" w:cs="SimSun"/>
      <w:b/>
      <w:bCs/>
      <w:color w:val="4F81BD"/>
      <w:sz w:val="18"/>
      <w:szCs w:val="18"/>
    </w:rPr>
  </w:style>
  <w:style w:type="paragraph" w:styleId="ListParagraph">
    <w:name w:val="List Paragraph"/>
    <w:basedOn w:val="Normal"/>
    <w:link w:val="ListParagraphChar"/>
    <w:uiPriority w:val="34"/>
    <w:qFormat/>
    <w:rsid w:val="00A27D71"/>
    <w:pPr>
      <w:spacing w:line="240" w:lineRule="auto"/>
      <w:ind w:left="720"/>
      <w:contextualSpacing/>
      <w:jc w:val="both"/>
    </w:pPr>
    <w:rPr>
      <w:rFonts w:ascii="Times New Roman" w:eastAsia="Calibri" w:hAnsi="Times New Roman" w:cs="SimSun"/>
      <w:sz w:val="24"/>
    </w:rPr>
  </w:style>
  <w:style w:type="character" w:customStyle="1" w:styleId="ListParagraphChar">
    <w:name w:val="List Paragraph Char"/>
    <w:link w:val="ListParagraph"/>
    <w:uiPriority w:val="34"/>
    <w:qFormat/>
    <w:rsid w:val="00A27D71"/>
    <w:rPr>
      <w:rFonts w:ascii="Times New Roman" w:eastAsia="Calibri" w:hAnsi="Times New Roman" w:cs="SimSun"/>
      <w:sz w:val="24"/>
      <w:szCs w:val="22"/>
      <w:lang w:eastAsia="en-US"/>
    </w:rPr>
  </w:style>
  <w:style w:type="paragraph" w:styleId="EndnoteText">
    <w:name w:val="endnote text"/>
    <w:basedOn w:val="Normal"/>
    <w:link w:val="EndnoteTextChar"/>
    <w:uiPriority w:val="99"/>
    <w:semiHidden/>
    <w:unhideWhenUsed/>
    <w:rsid w:val="000306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061C"/>
    <w:rPr>
      <w:rFonts w:ascii="Calibri" w:eastAsia="Times New Roman" w:hAnsi="Calibri" w:cs="Arial"/>
      <w:lang w:eastAsia="en-US"/>
    </w:rPr>
  </w:style>
  <w:style w:type="character" w:styleId="EndnoteReference">
    <w:name w:val="endnote reference"/>
    <w:basedOn w:val="DefaultParagraphFont"/>
    <w:uiPriority w:val="99"/>
    <w:semiHidden/>
    <w:unhideWhenUsed/>
    <w:rsid w:val="0003061C"/>
    <w:rPr>
      <w:vertAlign w:val="superscript"/>
    </w:rPr>
  </w:style>
  <w:style w:type="paragraph" w:styleId="FootnoteText">
    <w:name w:val="footnote text"/>
    <w:basedOn w:val="Normal"/>
    <w:link w:val="FootnoteTextChar"/>
    <w:uiPriority w:val="99"/>
    <w:semiHidden/>
    <w:unhideWhenUsed/>
    <w:rsid w:val="002860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60E9"/>
    <w:rPr>
      <w:rFonts w:ascii="Calibri" w:eastAsia="Times New Roman" w:hAnsi="Calibri" w:cs="Arial"/>
      <w:lang w:eastAsia="en-US"/>
    </w:rPr>
  </w:style>
  <w:style w:type="character" w:styleId="FootnoteReference">
    <w:name w:val="footnote reference"/>
    <w:basedOn w:val="DefaultParagraphFont"/>
    <w:uiPriority w:val="99"/>
    <w:semiHidden/>
    <w:unhideWhenUsed/>
    <w:rsid w:val="002860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emf"/></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A35B38-B0C4-4EF5-82FF-12C0254A5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20</Pages>
  <Words>19144</Words>
  <Characters>109122</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HP</cp:lastModifiedBy>
  <cp:revision>145</cp:revision>
  <dcterms:created xsi:type="dcterms:W3CDTF">2022-06-27T02:57:00Z</dcterms:created>
  <dcterms:modified xsi:type="dcterms:W3CDTF">2022-06-28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34d9cbe-ce50-3307-82cd-bf15bf5955fd</vt:lpwstr>
  </property>
</Properties>
</file>